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1DD73595" w:rsidR="00A26520" w:rsidRDefault="00A26520" w:rsidP="00554190">
      <w:pPr>
        <w:pStyle w:val="Title"/>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12089C99" w:rsidR="00DA5BC8" w:rsidRPr="00DA5BC8" w:rsidRDefault="0092461C">
      <w:r>
        <w:rPr>
          <w:b/>
        </w:rPr>
        <w:t>Version</w:t>
      </w:r>
      <w:r w:rsidR="00FE2F14">
        <w:rPr>
          <w:b/>
        </w:rPr>
        <w:t>:</w:t>
      </w:r>
      <w:r>
        <w:rPr>
          <w:b/>
        </w:rPr>
        <w:t xml:space="preserve"> </w:t>
      </w:r>
      <w:r w:rsidR="0061199C">
        <w:t>0.</w:t>
      </w:r>
      <w:r w:rsidR="004126C8">
        <w:t>3</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Seng Chan You, MD, Ajou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r>
        <w:rPr>
          <w:lang w:eastAsia="ko-KR"/>
        </w:rPr>
        <w:t xml:space="preserve">Jiwoo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r>
        <w:rPr>
          <w:lang w:eastAsia="ko-KR"/>
        </w:rPr>
        <w:t>Jaehyeong Cho, BS, Ajou University, Korea</w:t>
      </w:r>
    </w:p>
    <w:p w14:paraId="47D69398" w14:textId="4C744EA4" w:rsidR="00EC6819" w:rsidRDefault="009955E4" w:rsidP="00CA21CE">
      <w:pPr>
        <w:rPr>
          <w:lang w:eastAsia="ko-KR"/>
        </w:rPr>
      </w:pPr>
      <w:r>
        <w:rPr>
          <w:lang w:eastAsia="ko-KR"/>
        </w:rPr>
        <w:t>Jimyung Park, Ajou University, Korea</w:t>
      </w:r>
    </w:p>
    <w:p w14:paraId="6052C5B3" w14:textId="7AFF0AEA" w:rsidR="002E5446" w:rsidRDefault="00EC6819" w:rsidP="00CA21CE">
      <w:pPr>
        <w:rPr>
          <w:lang w:eastAsia="ko-KR"/>
        </w:rPr>
      </w:pPr>
      <w:r>
        <w:rPr>
          <w:lang w:eastAsia="ko-KR"/>
        </w:rPr>
        <w:t>Harlan M. Krumholz</w:t>
      </w:r>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Rae Woong Park, MD, PhD, Ajou University, Korea</w:t>
      </w:r>
    </w:p>
    <w:p w14:paraId="5E922FC6" w14:textId="77777777" w:rsidR="00CA21CE" w:rsidRPr="00CB5628" w:rsidRDefault="00CA21CE"/>
    <w:p w14:paraId="6B1D3C49" w14:textId="061E2483" w:rsidR="009D45C8" w:rsidRDefault="00A26520">
      <w:r w:rsidRPr="00554190">
        <w:rPr>
          <w:b/>
        </w:rPr>
        <w:t>Date</w:t>
      </w:r>
      <w:r w:rsidR="0074593E" w:rsidRPr="00554190">
        <w:rPr>
          <w:b/>
        </w:rPr>
        <w:t>:</w:t>
      </w:r>
      <w:r w:rsidR="00EE506E">
        <w:t xml:space="preserve"> </w:t>
      </w:r>
      <w:r w:rsidR="00585660">
        <w:rPr>
          <w:lang w:eastAsia="ko-KR"/>
        </w:rPr>
        <w:t>March</w:t>
      </w:r>
      <w:r w:rsidR="00F7418F">
        <w:rPr>
          <w:lang w:eastAsia="ko-KR"/>
        </w:rPr>
        <w:t xml:space="preserve"> </w:t>
      </w:r>
      <w:r w:rsidR="00585660">
        <w:rPr>
          <w:lang w:eastAsia="ko-KR"/>
        </w:rPr>
        <w:t>3</w:t>
      </w:r>
      <w:r w:rsidR="00F7418F">
        <w:rPr>
          <w:lang w:eastAsia="ko-KR"/>
        </w:rPr>
        <w:t>, 201</w:t>
      </w:r>
      <w:r w:rsidR="00585660">
        <w:rPr>
          <w:lang w:eastAsia="ko-KR"/>
        </w:rPr>
        <w:t>9</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6163939C" w14:textId="7479053D" w:rsidR="0006023B"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Hyperlink"/>
                <w:noProof/>
              </w:rPr>
              <w:t>2</w:t>
            </w:r>
            <w:r w:rsidR="0006023B">
              <w:rPr>
                <w:rFonts w:eastAsiaTheme="minorEastAsia"/>
                <w:noProof/>
                <w:kern w:val="2"/>
                <w:sz w:val="20"/>
                <w:lang w:eastAsia="ko-KR"/>
              </w:rPr>
              <w:tab/>
            </w:r>
            <w:r w:rsidR="0006023B" w:rsidRPr="00465382">
              <w:rPr>
                <w:rStyle w:val="Hyperlink"/>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7B3871">
          <w:pPr>
            <w:pStyle w:val="TOC1"/>
            <w:tabs>
              <w:tab w:val="left" w:pos="440"/>
              <w:tab w:val="right" w:leader="dot" w:pos="9350"/>
            </w:tabs>
            <w:rPr>
              <w:rFonts w:eastAsiaTheme="minorEastAsia"/>
              <w:noProof/>
              <w:kern w:val="2"/>
              <w:sz w:val="20"/>
              <w:lang w:eastAsia="ko-KR"/>
            </w:rPr>
          </w:pPr>
          <w:hyperlink w:anchor="_Toc470944204" w:history="1">
            <w:r w:rsidR="0006023B" w:rsidRPr="00465382">
              <w:rPr>
                <w:rStyle w:val="Hyperlink"/>
                <w:noProof/>
              </w:rPr>
              <w:t>3</w:t>
            </w:r>
            <w:r w:rsidR="0006023B">
              <w:rPr>
                <w:rFonts w:eastAsiaTheme="minorEastAsia"/>
                <w:noProof/>
                <w:kern w:val="2"/>
                <w:sz w:val="20"/>
                <w:lang w:eastAsia="ko-KR"/>
              </w:rPr>
              <w:tab/>
            </w:r>
            <w:r w:rsidR="0006023B" w:rsidRPr="00465382">
              <w:rPr>
                <w:rStyle w:val="Hyperlink"/>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7B3871">
          <w:pPr>
            <w:pStyle w:val="TOC1"/>
            <w:tabs>
              <w:tab w:val="left" w:pos="440"/>
              <w:tab w:val="right" w:leader="dot" w:pos="9350"/>
            </w:tabs>
            <w:rPr>
              <w:rFonts w:eastAsiaTheme="minorEastAsia"/>
              <w:noProof/>
              <w:kern w:val="2"/>
              <w:sz w:val="20"/>
              <w:lang w:eastAsia="ko-KR"/>
            </w:rPr>
          </w:pPr>
          <w:hyperlink w:anchor="_Toc470944205" w:history="1">
            <w:r w:rsidR="0006023B" w:rsidRPr="00465382">
              <w:rPr>
                <w:rStyle w:val="Hyperlink"/>
                <w:noProof/>
              </w:rPr>
              <w:t>4</w:t>
            </w:r>
            <w:r w:rsidR="0006023B">
              <w:rPr>
                <w:rFonts w:eastAsiaTheme="minorEastAsia"/>
                <w:noProof/>
                <w:kern w:val="2"/>
                <w:sz w:val="20"/>
                <w:lang w:eastAsia="ko-KR"/>
              </w:rPr>
              <w:tab/>
            </w:r>
            <w:r w:rsidR="0006023B" w:rsidRPr="00465382">
              <w:rPr>
                <w:rStyle w:val="Hyperlink"/>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7B3871">
          <w:pPr>
            <w:pStyle w:val="TOC1"/>
            <w:tabs>
              <w:tab w:val="left" w:pos="440"/>
              <w:tab w:val="right" w:leader="dot" w:pos="9350"/>
            </w:tabs>
            <w:rPr>
              <w:rFonts w:eastAsiaTheme="minorEastAsia"/>
              <w:noProof/>
              <w:kern w:val="2"/>
              <w:sz w:val="20"/>
              <w:lang w:eastAsia="ko-KR"/>
            </w:rPr>
          </w:pPr>
          <w:hyperlink w:anchor="_Toc470944206" w:history="1">
            <w:r w:rsidR="0006023B" w:rsidRPr="00465382">
              <w:rPr>
                <w:rStyle w:val="Hyperlink"/>
                <w:noProof/>
              </w:rPr>
              <w:t>5</w:t>
            </w:r>
            <w:r w:rsidR="0006023B">
              <w:rPr>
                <w:rFonts w:eastAsiaTheme="minorEastAsia"/>
                <w:noProof/>
                <w:kern w:val="2"/>
                <w:sz w:val="20"/>
                <w:lang w:eastAsia="ko-KR"/>
              </w:rPr>
              <w:tab/>
            </w:r>
            <w:r w:rsidR="0006023B" w:rsidRPr="00465382">
              <w:rPr>
                <w:rStyle w:val="Hyperlink"/>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7B3871">
          <w:pPr>
            <w:pStyle w:val="TOC2"/>
            <w:tabs>
              <w:tab w:val="left" w:pos="800"/>
              <w:tab w:val="right" w:leader="dot" w:pos="9350"/>
            </w:tabs>
            <w:rPr>
              <w:rFonts w:eastAsiaTheme="minorEastAsia"/>
              <w:noProof/>
              <w:kern w:val="2"/>
              <w:sz w:val="20"/>
              <w:lang w:eastAsia="ko-KR"/>
            </w:rPr>
          </w:pPr>
          <w:hyperlink w:anchor="_Toc470944207" w:history="1">
            <w:r w:rsidR="0006023B" w:rsidRPr="00465382">
              <w:rPr>
                <w:rStyle w:val="Hyperlink"/>
                <w:noProof/>
              </w:rPr>
              <w:t>5.1</w:t>
            </w:r>
            <w:r w:rsidR="0006023B">
              <w:rPr>
                <w:rFonts w:eastAsiaTheme="minorEastAsia"/>
                <w:noProof/>
                <w:kern w:val="2"/>
                <w:sz w:val="20"/>
                <w:lang w:eastAsia="ko-KR"/>
              </w:rPr>
              <w:tab/>
            </w:r>
            <w:r w:rsidR="0006023B" w:rsidRPr="00465382">
              <w:rPr>
                <w:rStyle w:val="Hyperlink"/>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7B3871">
          <w:pPr>
            <w:pStyle w:val="TOC2"/>
            <w:tabs>
              <w:tab w:val="left" w:pos="800"/>
              <w:tab w:val="right" w:leader="dot" w:pos="9350"/>
            </w:tabs>
            <w:rPr>
              <w:rFonts w:eastAsiaTheme="minorEastAsia"/>
              <w:noProof/>
              <w:kern w:val="2"/>
              <w:sz w:val="20"/>
              <w:lang w:eastAsia="ko-KR"/>
            </w:rPr>
          </w:pPr>
          <w:hyperlink w:anchor="_Toc470944208" w:history="1">
            <w:r w:rsidR="0006023B" w:rsidRPr="00465382">
              <w:rPr>
                <w:rStyle w:val="Hyperlink"/>
                <w:noProof/>
              </w:rPr>
              <w:t>5.2</w:t>
            </w:r>
            <w:r w:rsidR="0006023B">
              <w:rPr>
                <w:rFonts w:eastAsiaTheme="minorEastAsia"/>
                <w:noProof/>
                <w:kern w:val="2"/>
                <w:sz w:val="20"/>
                <w:lang w:eastAsia="ko-KR"/>
              </w:rPr>
              <w:tab/>
            </w:r>
            <w:r w:rsidR="0006023B" w:rsidRPr="00465382">
              <w:rPr>
                <w:rStyle w:val="Hyperlink"/>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7B3871">
          <w:pPr>
            <w:pStyle w:val="TOC1"/>
            <w:tabs>
              <w:tab w:val="left" w:pos="440"/>
              <w:tab w:val="right" w:leader="dot" w:pos="9350"/>
            </w:tabs>
            <w:rPr>
              <w:rFonts w:eastAsiaTheme="minorEastAsia"/>
              <w:noProof/>
              <w:kern w:val="2"/>
              <w:sz w:val="20"/>
              <w:lang w:eastAsia="ko-KR"/>
            </w:rPr>
          </w:pPr>
          <w:hyperlink w:anchor="_Toc470944209" w:history="1">
            <w:r w:rsidR="0006023B" w:rsidRPr="00465382">
              <w:rPr>
                <w:rStyle w:val="Hyperlink"/>
                <w:noProof/>
              </w:rPr>
              <w:t>6</w:t>
            </w:r>
            <w:r w:rsidR="0006023B">
              <w:rPr>
                <w:rFonts w:eastAsiaTheme="minorEastAsia"/>
                <w:noProof/>
                <w:kern w:val="2"/>
                <w:sz w:val="20"/>
                <w:lang w:eastAsia="ko-KR"/>
              </w:rPr>
              <w:tab/>
            </w:r>
            <w:r w:rsidR="0006023B" w:rsidRPr="00465382">
              <w:rPr>
                <w:rStyle w:val="Hyperlink"/>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7B3871">
          <w:pPr>
            <w:pStyle w:val="TOC2"/>
            <w:tabs>
              <w:tab w:val="left" w:pos="800"/>
              <w:tab w:val="right" w:leader="dot" w:pos="9350"/>
            </w:tabs>
            <w:rPr>
              <w:rFonts w:eastAsiaTheme="minorEastAsia"/>
              <w:noProof/>
              <w:kern w:val="2"/>
              <w:sz w:val="20"/>
              <w:lang w:eastAsia="ko-KR"/>
            </w:rPr>
          </w:pPr>
          <w:hyperlink w:anchor="_Toc470944210" w:history="1">
            <w:r w:rsidR="0006023B" w:rsidRPr="00465382">
              <w:rPr>
                <w:rStyle w:val="Hyperlink"/>
                <w:noProof/>
              </w:rPr>
              <w:t>6.1</w:t>
            </w:r>
            <w:r w:rsidR="0006023B">
              <w:rPr>
                <w:rFonts w:eastAsiaTheme="minorEastAsia"/>
                <w:noProof/>
                <w:kern w:val="2"/>
                <w:sz w:val="20"/>
                <w:lang w:eastAsia="ko-KR"/>
              </w:rPr>
              <w:tab/>
            </w:r>
            <w:r w:rsidR="0006023B" w:rsidRPr="00465382">
              <w:rPr>
                <w:rStyle w:val="Hyperlink"/>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7B3871">
          <w:pPr>
            <w:pStyle w:val="TOC3"/>
            <w:tabs>
              <w:tab w:val="left" w:pos="1200"/>
              <w:tab w:val="right" w:leader="dot" w:pos="9350"/>
            </w:tabs>
            <w:rPr>
              <w:rFonts w:eastAsiaTheme="minorEastAsia"/>
              <w:noProof/>
              <w:kern w:val="2"/>
              <w:sz w:val="20"/>
              <w:lang w:eastAsia="ko-KR"/>
            </w:rPr>
          </w:pPr>
          <w:hyperlink w:anchor="_Toc470944211" w:history="1">
            <w:r w:rsidR="0006023B" w:rsidRPr="00465382">
              <w:rPr>
                <w:rStyle w:val="Hyperlink"/>
                <w:noProof/>
              </w:rPr>
              <w:t>6.1.1</w:t>
            </w:r>
            <w:r w:rsidR="0006023B">
              <w:rPr>
                <w:rFonts w:eastAsiaTheme="minorEastAsia"/>
                <w:noProof/>
                <w:kern w:val="2"/>
                <w:sz w:val="20"/>
                <w:lang w:eastAsia="ko-KR"/>
              </w:rPr>
              <w:tab/>
            </w:r>
            <w:r w:rsidR="0006023B" w:rsidRPr="00465382">
              <w:rPr>
                <w:rStyle w:val="Hyperlink"/>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7B3871">
          <w:pPr>
            <w:pStyle w:val="TOC3"/>
            <w:tabs>
              <w:tab w:val="left" w:pos="1200"/>
              <w:tab w:val="right" w:leader="dot" w:pos="9350"/>
            </w:tabs>
            <w:rPr>
              <w:rFonts w:eastAsiaTheme="minorEastAsia"/>
              <w:noProof/>
              <w:kern w:val="2"/>
              <w:sz w:val="20"/>
              <w:lang w:eastAsia="ko-KR"/>
            </w:rPr>
          </w:pPr>
          <w:hyperlink w:anchor="_Toc470944212" w:history="1">
            <w:r w:rsidR="0006023B" w:rsidRPr="00465382">
              <w:rPr>
                <w:rStyle w:val="Hyperlink"/>
                <w:noProof/>
              </w:rPr>
              <w:t>6.1.2</w:t>
            </w:r>
            <w:r w:rsidR="0006023B">
              <w:rPr>
                <w:rFonts w:eastAsiaTheme="minorEastAsia"/>
                <w:noProof/>
                <w:kern w:val="2"/>
                <w:sz w:val="20"/>
                <w:lang w:eastAsia="ko-KR"/>
              </w:rPr>
              <w:tab/>
            </w:r>
            <w:r w:rsidR="0006023B" w:rsidRPr="00465382">
              <w:rPr>
                <w:rStyle w:val="Hyperlink"/>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7B3871">
          <w:pPr>
            <w:pStyle w:val="TOC3"/>
            <w:tabs>
              <w:tab w:val="left" w:pos="1200"/>
              <w:tab w:val="right" w:leader="dot" w:pos="9350"/>
            </w:tabs>
            <w:rPr>
              <w:rFonts w:eastAsiaTheme="minorEastAsia"/>
              <w:noProof/>
              <w:kern w:val="2"/>
              <w:sz w:val="20"/>
              <w:lang w:eastAsia="ko-KR"/>
            </w:rPr>
          </w:pPr>
          <w:hyperlink w:anchor="_Toc470944213" w:history="1">
            <w:r w:rsidR="0006023B" w:rsidRPr="00465382">
              <w:rPr>
                <w:rStyle w:val="Hyperlink"/>
                <w:noProof/>
              </w:rPr>
              <w:t>6.1.3</w:t>
            </w:r>
            <w:r w:rsidR="0006023B">
              <w:rPr>
                <w:rFonts w:eastAsiaTheme="minorEastAsia"/>
                <w:noProof/>
                <w:kern w:val="2"/>
                <w:sz w:val="20"/>
                <w:lang w:eastAsia="ko-KR"/>
              </w:rPr>
              <w:tab/>
            </w:r>
            <w:r w:rsidR="0006023B" w:rsidRPr="00465382">
              <w:rPr>
                <w:rStyle w:val="Hyperlink"/>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7B3871">
          <w:pPr>
            <w:pStyle w:val="TOC3"/>
            <w:tabs>
              <w:tab w:val="left" w:pos="1200"/>
              <w:tab w:val="right" w:leader="dot" w:pos="9350"/>
            </w:tabs>
            <w:rPr>
              <w:rFonts w:eastAsiaTheme="minorEastAsia"/>
              <w:noProof/>
              <w:kern w:val="2"/>
              <w:sz w:val="20"/>
              <w:lang w:eastAsia="ko-KR"/>
            </w:rPr>
          </w:pPr>
          <w:hyperlink w:anchor="_Toc470944214" w:history="1">
            <w:r w:rsidR="0006023B" w:rsidRPr="00465382">
              <w:rPr>
                <w:rStyle w:val="Hyperlink"/>
                <w:noProof/>
              </w:rPr>
              <w:t>6.1.4</w:t>
            </w:r>
            <w:r w:rsidR="0006023B">
              <w:rPr>
                <w:rFonts w:eastAsiaTheme="minorEastAsia"/>
                <w:noProof/>
                <w:kern w:val="2"/>
                <w:sz w:val="20"/>
                <w:lang w:eastAsia="ko-KR"/>
              </w:rPr>
              <w:tab/>
            </w:r>
            <w:r w:rsidR="0006023B" w:rsidRPr="00465382">
              <w:rPr>
                <w:rStyle w:val="Hyperlink"/>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7B3871">
          <w:pPr>
            <w:pStyle w:val="TOC2"/>
            <w:tabs>
              <w:tab w:val="left" w:pos="800"/>
              <w:tab w:val="right" w:leader="dot" w:pos="9350"/>
            </w:tabs>
            <w:rPr>
              <w:rFonts w:eastAsiaTheme="minorEastAsia"/>
              <w:noProof/>
              <w:kern w:val="2"/>
              <w:sz w:val="20"/>
              <w:lang w:eastAsia="ko-KR"/>
            </w:rPr>
          </w:pPr>
          <w:hyperlink w:anchor="_Toc470944215" w:history="1">
            <w:r w:rsidR="0006023B" w:rsidRPr="00465382">
              <w:rPr>
                <w:rStyle w:val="Hyperlink"/>
                <w:noProof/>
              </w:rPr>
              <w:t>6.2</w:t>
            </w:r>
            <w:r w:rsidR="0006023B">
              <w:rPr>
                <w:rFonts w:eastAsiaTheme="minorEastAsia"/>
                <w:noProof/>
                <w:kern w:val="2"/>
                <w:sz w:val="20"/>
                <w:lang w:eastAsia="ko-KR"/>
              </w:rPr>
              <w:tab/>
            </w:r>
            <w:r w:rsidR="0006023B" w:rsidRPr="00465382">
              <w:rPr>
                <w:rStyle w:val="Hyperlink"/>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7B3871">
          <w:pPr>
            <w:pStyle w:val="TOC3"/>
            <w:tabs>
              <w:tab w:val="left" w:pos="1200"/>
              <w:tab w:val="right" w:leader="dot" w:pos="9350"/>
            </w:tabs>
            <w:rPr>
              <w:rFonts w:eastAsiaTheme="minorEastAsia"/>
              <w:noProof/>
              <w:kern w:val="2"/>
              <w:sz w:val="20"/>
              <w:lang w:eastAsia="ko-KR"/>
            </w:rPr>
          </w:pPr>
          <w:hyperlink w:anchor="_Toc470944216" w:history="1">
            <w:r w:rsidR="0006023B" w:rsidRPr="00465382">
              <w:rPr>
                <w:rStyle w:val="Hyperlink"/>
                <w:noProof/>
              </w:rPr>
              <w:t>6.2.1</w:t>
            </w:r>
            <w:r w:rsidR="0006023B">
              <w:rPr>
                <w:rFonts w:eastAsiaTheme="minorEastAsia"/>
                <w:noProof/>
                <w:kern w:val="2"/>
                <w:sz w:val="20"/>
                <w:lang w:eastAsia="ko-KR"/>
              </w:rPr>
              <w:tab/>
            </w:r>
            <w:r w:rsidR="0006023B" w:rsidRPr="00465382">
              <w:rPr>
                <w:rStyle w:val="Hyperlink"/>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7B3871">
          <w:pPr>
            <w:pStyle w:val="TOC3"/>
            <w:tabs>
              <w:tab w:val="left" w:pos="1200"/>
              <w:tab w:val="right" w:leader="dot" w:pos="9350"/>
            </w:tabs>
            <w:rPr>
              <w:rFonts w:eastAsiaTheme="minorEastAsia"/>
              <w:noProof/>
              <w:kern w:val="2"/>
              <w:sz w:val="20"/>
              <w:lang w:eastAsia="ko-KR"/>
            </w:rPr>
          </w:pPr>
          <w:hyperlink w:anchor="_Toc470944217" w:history="1">
            <w:r w:rsidR="0006023B" w:rsidRPr="00465382">
              <w:rPr>
                <w:rStyle w:val="Hyperlink"/>
                <w:noProof/>
              </w:rPr>
              <w:t>6.2.2</w:t>
            </w:r>
            <w:r w:rsidR="0006023B">
              <w:rPr>
                <w:rFonts w:eastAsiaTheme="minorEastAsia"/>
                <w:noProof/>
                <w:kern w:val="2"/>
                <w:sz w:val="20"/>
                <w:lang w:eastAsia="ko-KR"/>
              </w:rPr>
              <w:tab/>
            </w:r>
            <w:r w:rsidR="0006023B" w:rsidRPr="00465382">
              <w:rPr>
                <w:rStyle w:val="Hyperlink"/>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7B3871">
          <w:pPr>
            <w:pStyle w:val="TOC3"/>
            <w:tabs>
              <w:tab w:val="left" w:pos="1200"/>
              <w:tab w:val="right" w:leader="dot" w:pos="9350"/>
            </w:tabs>
            <w:rPr>
              <w:rFonts w:eastAsiaTheme="minorEastAsia"/>
              <w:noProof/>
              <w:kern w:val="2"/>
              <w:sz w:val="20"/>
              <w:lang w:eastAsia="ko-KR"/>
            </w:rPr>
          </w:pPr>
          <w:hyperlink w:anchor="_Toc470944218" w:history="1">
            <w:r w:rsidR="0006023B" w:rsidRPr="00465382">
              <w:rPr>
                <w:rStyle w:val="Hyperlink"/>
                <w:noProof/>
              </w:rPr>
              <w:t>6.2.3</w:t>
            </w:r>
            <w:r w:rsidR="0006023B">
              <w:rPr>
                <w:rFonts w:eastAsiaTheme="minorEastAsia"/>
                <w:noProof/>
                <w:kern w:val="2"/>
                <w:sz w:val="20"/>
                <w:lang w:eastAsia="ko-KR"/>
              </w:rPr>
              <w:tab/>
            </w:r>
            <w:r w:rsidR="0006023B" w:rsidRPr="00465382">
              <w:rPr>
                <w:rStyle w:val="Hyperlink"/>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7B3871">
          <w:pPr>
            <w:pStyle w:val="TOC3"/>
            <w:tabs>
              <w:tab w:val="left" w:pos="1200"/>
              <w:tab w:val="right" w:leader="dot" w:pos="9350"/>
            </w:tabs>
            <w:rPr>
              <w:rFonts w:eastAsiaTheme="minorEastAsia"/>
              <w:noProof/>
              <w:kern w:val="2"/>
              <w:sz w:val="20"/>
              <w:lang w:eastAsia="ko-KR"/>
            </w:rPr>
          </w:pPr>
          <w:hyperlink w:anchor="_Toc470944219" w:history="1">
            <w:r w:rsidR="0006023B" w:rsidRPr="00465382">
              <w:rPr>
                <w:rStyle w:val="Hyperlink"/>
                <w:noProof/>
              </w:rPr>
              <w:t>6.2.4</w:t>
            </w:r>
            <w:r w:rsidR="0006023B">
              <w:rPr>
                <w:rFonts w:eastAsiaTheme="minorEastAsia"/>
                <w:noProof/>
                <w:kern w:val="2"/>
                <w:sz w:val="20"/>
                <w:lang w:eastAsia="ko-KR"/>
              </w:rPr>
              <w:tab/>
            </w:r>
            <w:r w:rsidR="0006023B" w:rsidRPr="00465382">
              <w:rPr>
                <w:rStyle w:val="Hyperlink"/>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7B3871">
          <w:pPr>
            <w:pStyle w:val="TOC3"/>
            <w:tabs>
              <w:tab w:val="left" w:pos="1200"/>
              <w:tab w:val="right" w:leader="dot" w:pos="9350"/>
            </w:tabs>
            <w:rPr>
              <w:rFonts w:eastAsiaTheme="minorEastAsia"/>
              <w:noProof/>
              <w:kern w:val="2"/>
              <w:sz w:val="20"/>
              <w:lang w:eastAsia="ko-KR"/>
            </w:rPr>
          </w:pPr>
          <w:hyperlink w:anchor="_Toc470944220" w:history="1">
            <w:r w:rsidR="0006023B" w:rsidRPr="00465382">
              <w:rPr>
                <w:rStyle w:val="Hyperlink"/>
                <w:noProof/>
              </w:rPr>
              <w:t>6.2.5</w:t>
            </w:r>
            <w:r w:rsidR="0006023B">
              <w:rPr>
                <w:rFonts w:eastAsiaTheme="minorEastAsia"/>
                <w:noProof/>
                <w:kern w:val="2"/>
                <w:sz w:val="20"/>
                <w:lang w:eastAsia="ko-KR"/>
              </w:rPr>
              <w:tab/>
            </w:r>
            <w:r w:rsidR="0006023B" w:rsidRPr="00465382">
              <w:rPr>
                <w:rStyle w:val="Hyperlink"/>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7B3871">
          <w:pPr>
            <w:pStyle w:val="TOC2"/>
            <w:tabs>
              <w:tab w:val="left" w:pos="800"/>
              <w:tab w:val="right" w:leader="dot" w:pos="9350"/>
            </w:tabs>
            <w:rPr>
              <w:rFonts w:eastAsiaTheme="minorEastAsia"/>
              <w:noProof/>
              <w:kern w:val="2"/>
              <w:sz w:val="20"/>
              <w:lang w:eastAsia="ko-KR"/>
            </w:rPr>
          </w:pPr>
          <w:hyperlink w:anchor="_Toc470944221" w:history="1">
            <w:r w:rsidR="0006023B" w:rsidRPr="00465382">
              <w:rPr>
                <w:rStyle w:val="Hyperlink"/>
                <w:noProof/>
              </w:rPr>
              <w:t>6.3</w:t>
            </w:r>
            <w:r w:rsidR="0006023B">
              <w:rPr>
                <w:rFonts w:eastAsiaTheme="minorEastAsia"/>
                <w:noProof/>
                <w:kern w:val="2"/>
                <w:sz w:val="20"/>
                <w:lang w:eastAsia="ko-KR"/>
              </w:rPr>
              <w:tab/>
            </w:r>
            <w:r w:rsidR="0006023B" w:rsidRPr="00465382">
              <w:rPr>
                <w:rStyle w:val="Hyperlink"/>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7B3871">
          <w:pPr>
            <w:pStyle w:val="TOC2"/>
            <w:tabs>
              <w:tab w:val="left" w:pos="800"/>
              <w:tab w:val="right" w:leader="dot" w:pos="9350"/>
            </w:tabs>
            <w:rPr>
              <w:rFonts w:eastAsiaTheme="minorEastAsia"/>
              <w:noProof/>
              <w:kern w:val="2"/>
              <w:sz w:val="20"/>
              <w:lang w:eastAsia="ko-KR"/>
            </w:rPr>
          </w:pPr>
          <w:hyperlink w:anchor="_Toc470944222" w:history="1">
            <w:r w:rsidR="0006023B" w:rsidRPr="00465382">
              <w:rPr>
                <w:rStyle w:val="Hyperlink"/>
                <w:noProof/>
              </w:rPr>
              <w:t>6.4</w:t>
            </w:r>
            <w:r w:rsidR="0006023B">
              <w:rPr>
                <w:rFonts w:eastAsiaTheme="minorEastAsia"/>
                <w:noProof/>
                <w:kern w:val="2"/>
                <w:sz w:val="20"/>
                <w:lang w:eastAsia="ko-KR"/>
              </w:rPr>
              <w:tab/>
            </w:r>
            <w:r w:rsidR="0006023B" w:rsidRPr="00465382">
              <w:rPr>
                <w:rStyle w:val="Hyperlink"/>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7B3871">
          <w:pPr>
            <w:pStyle w:val="TOC2"/>
            <w:tabs>
              <w:tab w:val="left" w:pos="800"/>
              <w:tab w:val="right" w:leader="dot" w:pos="9350"/>
            </w:tabs>
            <w:rPr>
              <w:rFonts w:eastAsiaTheme="minorEastAsia"/>
              <w:noProof/>
              <w:kern w:val="2"/>
              <w:sz w:val="20"/>
              <w:lang w:eastAsia="ko-KR"/>
            </w:rPr>
          </w:pPr>
          <w:hyperlink w:anchor="_Toc470944223" w:history="1">
            <w:r w:rsidR="0006023B" w:rsidRPr="00465382">
              <w:rPr>
                <w:rStyle w:val="Hyperlink"/>
                <w:noProof/>
              </w:rPr>
              <w:t>6.5</w:t>
            </w:r>
            <w:r w:rsidR="0006023B">
              <w:rPr>
                <w:rFonts w:eastAsiaTheme="minorEastAsia"/>
                <w:noProof/>
                <w:kern w:val="2"/>
                <w:sz w:val="20"/>
                <w:lang w:eastAsia="ko-KR"/>
              </w:rPr>
              <w:tab/>
            </w:r>
            <w:r w:rsidR="0006023B" w:rsidRPr="00465382">
              <w:rPr>
                <w:rStyle w:val="Hyperlink"/>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7B3871">
          <w:pPr>
            <w:pStyle w:val="TOC2"/>
            <w:tabs>
              <w:tab w:val="left" w:pos="800"/>
              <w:tab w:val="right" w:leader="dot" w:pos="9350"/>
            </w:tabs>
            <w:rPr>
              <w:rFonts w:eastAsiaTheme="minorEastAsia"/>
              <w:noProof/>
              <w:kern w:val="2"/>
              <w:sz w:val="20"/>
              <w:lang w:eastAsia="ko-KR"/>
            </w:rPr>
          </w:pPr>
          <w:hyperlink w:anchor="_Toc470944224" w:history="1">
            <w:r w:rsidR="0006023B" w:rsidRPr="00465382">
              <w:rPr>
                <w:rStyle w:val="Hyperlink"/>
                <w:noProof/>
              </w:rPr>
              <w:t>6.6</w:t>
            </w:r>
            <w:r w:rsidR="0006023B">
              <w:rPr>
                <w:rFonts w:eastAsiaTheme="minorEastAsia"/>
                <w:noProof/>
                <w:kern w:val="2"/>
                <w:sz w:val="20"/>
                <w:lang w:eastAsia="ko-KR"/>
              </w:rPr>
              <w:tab/>
            </w:r>
            <w:r w:rsidR="0006023B" w:rsidRPr="00465382">
              <w:rPr>
                <w:rStyle w:val="Hyperlink"/>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7B3871">
          <w:pPr>
            <w:pStyle w:val="TOC1"/>
            <w:tabs>
              <w:tab w:val="left" w:pos="440"/>
              <w:tab w:val="right" w:leader="dot" w:pos="9350"/>
            </w:tabs>
            <w:rPr>
              <w:rFonts w:eastAsiaTheme="minorEastAsia"/>
              <w:noProof/>
              <w:kern w:val="2"/>
              <w:sz w:val="20"/>
              <w:lang w:eastAsia="ko-KR"/>
            </w:rPr>
          </w:pPr>
          <w:hyperlink w:anchor="_Toc470944225" w:history="1">
            <w:r w:rsidR="0006023B" w:rsidRPr="00465382">
              <w:rPr>
                <w:rStyle w:val="Hyperlink"/>
                <w:noProof/>
              </w:rPr>
              <w:t>7</w:t>
            </w:r>
            <w:r w:rsidR="0006023B">
              <w:rPr>
                <w:rFonts w:eastAsiaTheme="minorEastAsia"/>
                <w:noProof/>
                <w:kern w:val="2"/>
                <w:sz w:val="20"/>
                <w:lang w:eastAsia="ko-KR"/>
              </w:rPr>
              <w:tab/>
            </w:r>
            <w:r w:rsidR="0006023B" w:rsidRPr="00465382">
              <w:rPr>
                <w:rStyle w:val="Hyperlink"/>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7B3871">
          <w:pPr>
            <w:pStyle w:val="TOC1"/>
            <w:tabs>
              <w:tab w:val="left" w:pos="440"/>
              <w:tab w:val="right" w:leader="dot" w:pos="9350"/>
            </w:tabs>
            <w:rPr>
              <w:rFonts w:eastAsiaTheme="minorEastAsia"/>
              <w:noProof/>
              <w:kern w:val="2"/>
              <w:sz w:val="20"/>
              <w:lang w:eastAsia="ko-KR"/>
            </w:rPr>
          </w:pPr>
          <w:hyperlink w:anchor="_Toc470944226" w:history="1">
            <w:r w:rsidR="0006023B" w:rsidRPr="00465382">
              <w:rPr>
                <w:rStyle w:val="Hyperlink"/>
                <w:noProof/>
              </w:rPr>
              <w:t>8</w:t>
            </w:r>
            <w:r w:rsidR="0006023B">
              <w:rPr>
                <w:rFonts w:eastAsiaTheme="minorEastAsia"/>
                <w:noProof/>
                <w:kern w:val="2"/>
                <w:sz w:val="20"/>
                <w:lang w:eastAsia="ko-KR"/>
              </w:rPr>
              <w:tab/>
            </w:r>
            <w:r w:rsidR="0006023B" w:rsidRPr="00465382">
              <w:rPr>
                <w:rStyle w:val="Hyperlink"/>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7B3871">
          <w:pPr>
            <w:pStyle w:val="TOC1"/>
            <w:tabs>
              <w:tab w:val="left" w:pos="440"/>
              <w:tab w:val="right" w:leader="dot" w:pos="9350"/>
            </w:tabs>
            <w:rPr>
              <w:rFonts w:eastAsiaTheme="minorEastAsia"/>
              <w:noProof/>
              <w:kern w:val="2"/>
              <w:sz w:val="20"/>
              <w:lang w:eastAsia="ko-KR"/>
            </w:rPr>
          </w:pPr>
          <w:hyperlink w:anchor="_Toc470944227" w:history="1">
            <w:r w:rsidR="0006023B" w:rsidRPr="00465382">
              <w:rPr>
                <w:rStyle w:val="Hyperlink"/>
                <w:noProof/>
              </w:rPr>
              <w:t>9</w:t>
            </w:r>
            <w:r w:rsidR="0006023B">
              <w:rPr>
                <w:rFonts w:eastAsiaTheme="minorEastAsia"/>
                <w:noProof/>
                <w:kern w:val="2"/>
                <w:sz w:val="20"/>
                <w:lang w:eastAsia="ko-KR"/>
              </w:rPr>
              <w:tab/>
            </w:r>
            <w:r w:rsidR="0006023B" w:rsidRPr="00465382">
              <w:rPr>
                <w:rStyle w:val="Hyperlink"/>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Heading1"/>
      </w:pPr>
      <w:bookmarkStart w:id="0" w:name="_Toc470944203"/>
      <w:bookmarkStart w:id="1" w:name="_Toc405127685"/>
      <w:r>
        <w:t>List of abbreviations</w:t>
      </w:r>
      <w:bookmarkEnd w:id="0"/>
    </w:p>
    <w:p w14:paraId="48F41910" w14:textId="6218BB74" w:rsidR="00E511A6" w:rsidRDefault="00845040" w:rsidP="00E61242">
      <w:pPr>
        <w:pStyle w:val="NoSpacing"/>
      </w:pPr>
      <w:r>
        <w:t>ACC</w:t>
      </w:r>
      <w:r w:rsidR="00E511A6">
        <w:tab/>
      </w:r>
      <w:r w:rsidR="00E511A6">
        <w:tab/>
      </w:r>
      <w:r>
        <w:rPr>
          <w:rFonts w:ascii="Calibri" w:hAnsi="Calibri" w:cs="Calibri"/>
          <w:color w:val="000000"/>
        </w:rPr>
        <w:t>American College of Cardiology</w:t>
      </w:r>
    </w:p>
    <w:p w14:paraId="273406D6" w14:textId="5B2F3766" w:rsidR="007F34FD" w:rsidRDefault="00845040" w:rsidP="00E61242">
      <w:pPr>
        <w:pStyle w:val="NoSpacing"/>
      </w:pPr>
      <w:r>
        <w:t>AHA</w:t>
      </w:r>
      <w:r w:rsidR="007F34FD">
        <w:rPr>
          <w:lang w:eastAsia="ko-KR"/>
        </w:rPr>
        <w:tab/>
      </w:r>
      <w:r w:rsidR="00E61242">
        <w:tab/>
      </w:r>
      <w:r>
        <w:rPr>
          <w:rFonts w:ascii="Calibri" w:hAnsi="Calibri" w:cs="Calibri"/>
          <w:color w:val="000000"/>
        </w:rPr>
        <w:t>American Heart Association</w:t>
      </w:r>
    </w:p>
    <w:p w14:paraId="1E053407" w14:textId="77777777" w:rsidR="00845040" w:rsidRDefault="00845040" w:rsidP="00845040">
      <w:pPr>
        <w:pStyle w:val="NoSpacing"/>
        <w:rPr>
          <w:rFonts w:ascii="Calibri" w:hAnsi="Calibri" w:cs="Calibri"/>
          <w:color w:val="000000"/>
        </w:rPr>
      </w:pPr>
      <w:r>
        <w:rPr>
          <w:rFonts w:ascii="Calibri" w:hAnsi="Calibri" w:cs="Calibri"/>
          <w:color w:val="000000"/>
        </w:rPr>
        <w:t>ESC</w:t>
      </w:r>
      <w:r w:rsidR="007F34FD">
        <w:tab/>
      </w:r>
      <w:r w:rsidR="007F34FD">
        <w:tab/>
      </w:r>
      <w:r>
        <w:rPr>
          <w:rFonts w:ascii="Calibri" w:hAnsi="Calibri" w:cs="Calibri"/>
          <w:color w:val="000000"/>
        </w:rPr>
        <w:t xml:space="preserve">European Society of Cardiology </w:t>
      </w:r>
    </w:p>
    <w:p w14:paraId="46824853" w14:textId="2AE585FA" w:rsidR="00845040" w:rsidRDefault="00845040" w:rsidP="00845040">
      <w:pPr>
        <w:pStyle w:val="NoSpacing"/>
      </w:pPr>
      <w:r>
        <w:t>EACTS</w:t>
      </w:r>
      <w:r>
        <w:rPr>
          <w:lang w:eastAsia="ko-KR"/>
        </w:rPr>
        <w:tab/>
      </w:r>
      <w:r>
        <w:tab/>
      </w:r>
      <w:r>
        <w:rPr>
          <w:rFonts w:ascii="Calibri" w:hAnsi="Calibri" w:cs="Calibri"/>
          <w:color w:val="000000"/>
        </w:rPr>
        <w:t>European Association for Cardio-Thoracic Surgery</w:t>
      </w:r>
      <w:r>
        <w:t xml:space="preserve"> </w:t>
      </w:r>
    </w:p>
    <w:p w14:paraId="42518749" w14:textId="58B636E0" w:rsidR="00845040" w:rsidRDefault="00845040" w:rsidP="00845040">
      <w:pPr>
        <w:pStyle w:val="NoSpacing"/>
      </w:pPr>
      <w:r>
        <w:lastRenderedPageBreak/>
        <w:t>RCT</w:t>
      </w:r>
      <w:r>
        <w:rPr>
          <w:lang w:eastAsia="ko-KR"/>
        </w:rPr>
        <w:tab/>
      </w:r>
      <w:r>
        <w:tab/>
        <w:t>Randomized Clinical Trial</w:t>
      </w:r>
    </w:p>
    <w:p w14:paraId="636D89EF" w14:textId="04F669BA" w:rsidR="00845040" w:rsidRDefault="00845040" w:rsidP="00845040">
      <w:pPr>
        <w:pStyle w:val="NoSpacing"/>
      </w:pPr>
      <w:r>
        <w:t>ACS</w:t>
      </w:r>
      <w:r>
        <w:rPr>
          <w:lang w:eastAsia="ko-KR"/>
        </w:rPr>
        <w:tab/>
      </w:r>
      <w:r>
        <w:tab/>
        <w:t xml:space="preserve">Acute Coronary Syndrome </w:t>
      </w:r>
    </w:p>
    <w:p w14:paraId="7EEC1156" w14:textId="197288B3" w:rsidR="00845040" w:rsidRDefault="00845040" w:rsidP="00845040">
      <w:pPr>
        <w:pStyle w:val="NoSpacing"/>
      </w:pPr>
      <w:r>
        <w:t>PLATO</w:t>
      </w:r>
      <w:r>
        <w:rPr>
          <w:lang w:eastAsia="ko-KR"/>
        </w:rPr>
        <w:tab/>
      </w:r>
      <w:r>
        <w:tab/>
      </w:r>
      <w:r>
        <w:rPr>
          <w:rFonts w:ascii="Calibri" w:hAnsi="Calibri" w:cs="Calibri"/>
          <w:color w:val="000000"/>
          <w:lang w:eastAsia="ko-KR"/>
        </w:rPr>
        <w:t>PLATelet inhibition and patient Outcomes</w:t>
      </w:r>
    </w:p>
    <w:p w14:paraId="0020B217" w14:textId="25B0BFBB" w:rsidR="007F34FD" w:rsidRDefault="00845040" w:rsidP="00E61242">
      <w:pPr>
        <w:pStyle w:val="NoSpacing"/>
      </w:pPr>
      <w:r>
        <w:t>OHDSI</w:t>
      </w:r>
      <w:r>
        <w:rPr>
          <w:lang w:eastAsia="ko-KR"/>
        </w:rPr>
        <w:tab/>
      </w:r>
      <w:r>
        <w:tab/>
        <w:t xml:space="preserve">Observational Health Data Sciences and Informatics </w:t>
      </w:r>
    </w:p>
    <w:p w14:paraId="08B83C55" w14:textId="2EDC6DDE" w:rsidR="00301C31" w:rsidRPr="00E61242" w:rsidRDefault="00301C31" w:rsidP="00E61242">
      <w:pPr>
        <w:pStyle w:val="NoSpacing"/>
        <w:rPr>
          <w:lang w:eastAsia="ko-KR"/>
        </w:rPr>
      </w:pPr>
      <w:r>
        <w:rPr>
          <w:rFonts w:hint="eastAsia"/>
          <w:lang w:eastAsia="ko-KR"/>
        </w:rPr>
        <w:t>P</w:t>
      </w:r>
      <w:r>
        <w:rPr>
          <w:lang w:eastAsia="ko-KR"/>
        </w:rPr>
        <w:t>S</w:t>
      </w:r>
      <w:r>
        <w:rPr>
          <w:lang w:eastAsia="ko-KR"/>
        </w:rPr>
        <w:tab/>
      </w:r>
      <w:r>
        <w:rPr>
          <w:lang w:eastAsia="ko-KR"/>
        </w:rPr>
        <w:tab/>
        <w:t>Propensity score</w:t>
      </w:r>
    </w:p>
    <w:p w14:paraId="054CD3C7" w14:textId="2A5E3EBD" w:rsidR="00FF791A" w:rsidRDefault="000159BB" w:rsidP="000159BB">
      <w:pPr>
        <w:pStyle w:val="Heading1"/>
      </w:pPr>
      <w:bookmarkStart w:id="2" w:name="_Toc470944204"/>
      <w:r>
        <w:t>Abstract</w:t>
      </w:r>
      <w:bookmarkEnd w:id="2"/>
    </w:p>
    <w:p w14:paraId="7D2CEB33" w14:textId="6392C321"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Pr>
          <w:rFonts w:ascii="Calibri" w:hAnsi="Calibri" w:cs="Calibri"/>
          <w:color w:val="000000"/>
        </w:rPr>
        <w:fldChar w:fldCharType="begin"/>
      </w:r>
      <w:r w:rsidR="00124943">
        <w:rPr>
          <w:rFonts w:ascii="Calibri" w:hAnsi="Calibri" w:cs="Calibri"/>
          <w:color w:val="000000"/>
        </w:rPr>
        <w:instrText xml:space="preserve"> ADDIN ZOTERO_ITEM CSL_CITATION {"citationID":"c5RyLUPH","properties":{"formattedCitation":"\\super 1,2\\nosupersub{}","plainCitation":"1,2","noteIndex":0},"citationItems":[{"id":2667,"uris":["http://zotero.org/users/1354749/items/YFQF8ZVW"],"uri":["http://zotero.org/users/1354749/items/YFQF8ZVW"],"itemData":{"id":2667,"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2666,"uris":["http://zotero.org/users/1354749/items/3GVHA8P8"],"uri":["http://zotero.org/users/1354749/items/3GVHA8P8"],"itemData":{"id":2666,"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sidR="008E2210">
        <w:rPr>
          <w:rFonts w:ascii="Calibri" w:hAnsi="Calibri" w:cs="Calibri"/>
          <w:color w:val="000000"/>
        </w:rPr>
        <w:fldChar w:fldCharType="separate"/>
      </w:r>
      <w:r w:rsidR="008E2210" w:rsidRPr="008E2210">
        <w:rPr>
          <w:rFonts w:ascii="Calibri" w:hAnsi="Calibri" w:cs="Calibri"/>
          <w:color w:val="000000"/>
          <w:vertAlign w:val="superscript"/>
        </w:rPr>
        <w:t>1,2</w:t>
      </w:r>
      <w:r w:rsidR="008E2210">
        <w:rPr>
          <w:rFonts w:ascii="Calibri" w:hAnsi="Calibri" w:cs="Calibri"/>
          <w:color w:val="000000"/>
        </w:rPr>
        <w:fldChar w:fldCharType="end"/>
      </w:r>
      <w:r w:rsidR="008E2210">
        <w:rPr>
          <w:rFonts w:ascii="Calibri" w:hAnsi="Calibri" w:cs="Calibri"/>
          <w:color w:val="000000"/>
        </w:rPr>
        <w:t xml:space="preserve"> </w:t>
      </w:r>
      <w:r w:rsidR="004362E5">
        <w:rPr>
          <w:rFonts w:ascii="Calibri" w:hAnsi="Calibri" w:cs="Calibri"/>
          <w:color w:val="000000"/>
          <w:lang w:eastAsia="ko-KR"/>
        </w:rPr>
        <w:t>The study of PLATelet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vascular causes, myocardial infarction, or death, with an increase in the rate of non-procedural-related bleeding.</w:t>
      </w:r>
      <w:r w:rsidR="004362E5">
        <w:rPr>
          <w:rFonts w:ascii="Calibri" w:hAnsi="Calibri" w:cs="Calibri"/>
          <w:color w:val="000000"/>
        </w:rPr>
        <w:fldChar w:fldCharType="begin"/>
      </w:r>
      <w:r w:rsidR="00124943">
        <w:rPr>
          <w:rFonts w:ascii="Calibri" w:hAnsi="Calibri" w:cs="Calibri"/>
          <w:color w:val="000000"/>
        </w:rPr>
        <w:instrText xml:space="preserve"> ADDIN ZOTERO_ITEM CSL_CITATION {"citationID":"4Cm1Nkr1","properties":{"formattedCitation":"\\super 3\\nosupersub{}","plainCitation":"3","noteIndex":0},"citationItems":[{"id":2414,"uris":["http://zotero.org/users/1354749/items/WTUINGEN"],"uri":["http://zotero.org/users/1354749/items/WTUINGEN"],"itemData":{"id":2414,"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4362E5">
        <w:rPr>
          <w:rFonts w:ascii="Calibri" w:hAnsi="Calibri" w:cs="Calibri"/>
          <w:color w:val="000000"/>
        </w:rPr>
        <w:fldChar w:fldCharType="separate"/>
      </w:r>
      <w:r w:rsidR="004362E5" w:rsidRPr="00E5611D">
        <w:rPr>
          <w:rFonts w:ascii="Calibri" w:hAnsi="Calibri" w:cs="Calibri"/>
          <w:color w:val="000000"/>
          <w:vertAlign w:val="superscript"/>
        </w:rPr>
        <w:t>3</w:t>
      </w:r>
      <w:r w:rsidR="004362E5">
        <w:rPr>
          <w:rFonts w:ascii="Calibri" w:hAnsi="Calibri" w:cs="Calibri"/>
          <w:color w:val="000000"/>
        </w:rPr>
        <w:fldChar w:fldCharType="end"/>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49B39AA1"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Pr>
          <w:rFonts w:ascii="Calibri" w:hAnsi="Calibri" w:cs="Calibri"/>
          <w:color w:val="000000"/>
        </w:rPr>
        <w:fldChar w:fldCharType="begin"/>
      </w:r>
      <w:r w:rsidR="00124943">
        <w:rPr>
          <w:rFonts w:ascii="Calibri" w:hAnsi="Calibri" w:cs="Calibri"/>
          <w:color w:val="000000"/>
        </w:rPr>
        <w:instrText xml:space="preserve"> ADDIN ZOTERO_ITEM CSL_CITATION {"citationID":"GKt2gVLR","properties":{"formattedCitation":"\\super 4,5\\nosupersub{}","plainCitation":"4,5","noteIndex":0},"citationItems":[{"id":2658,"uris":["http://zotero.org/users/1354749/items/YIFLQDR6"],"uri":["http://zotero.org/users/1354749/items/YIFLQDR6"],"itemData":{"id":2658,"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2657,"uris":["http://zotero.org/users/1354749/items/I543JQP8"],"uri":["http://zotero.org/users/1354749/items/I543JQP8"],"itemData":{"id":2657,"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sidR="00D46B01">
        <w:rPr>
          <w:rFonts w:ascii="Calibri" w:hAnsi="Calibri" w:cs="Calibri"/>
          <w:color w:val="000000"/>
        </w:rPr>
        <w:fldChar w:fldCharType="separate"/>
      </w:r>
      <w:r w:rsidR="00D46B01" w:rsidRPr="00D46B01">
        <w:rPr>
          <w:rFonts w:ascii="Calibri" w:hAnsi="Calibri" w:cs="Calibri"/>
          <w:color w:val="000000"/>
          <w:vertAlign w:val="superscript"/>
        </w:rPr>
        <w:t>4,5</w:t>
      </w:r>
      <w:r w:rsidR="00D46B01">
        <w:rPr>
          <w:rFonts w:ascii="Calibri" w:hAnsi="Calibri" w:cs="Calibri"/>
          <w:color w:val="000000"/>
        </w:rPr>
        <w:fldChar w:fldCharType="end"/>
      </w:r>
      <w:r w:rsidR="006D1E30">
        <w:rPr>
          <w:rFonts w:ascii="Calibri" w:hAnsi="Calibri" w:cs="Calibri"/>
          <w:color w:val="000000"/>
        </w:rPr>
        <w:t xml:space="preserve"> In PLATO trial, indeed, Caucasian patients formed most of the enrolled patients, up to 92%.</w:t>
      </w:r>
      <w:r w:rsidR="006D1E30">
        <w:rPr>
          <w:rFonts w:ascii="Calibri" w:hAnsi="Calibri" w:cs="Calibri"/>
          <w:color w:val="000000"/>
        </w:rPr>
        <w:fldChar w:fldCharType="begin"/>
      </w:r>
      <w:r w:rsidR="00124943">
        <w:rPr>
          <w:rFonts w:ascii="Calibri" w:hAnsi="Calibri" w:cs="Calibri"/>
          <w:color w:val="000000"/>
        </w:rPr>
        <w:instrText xml:space="preserve"> ADDIN ZOTERO_ITEM CSL_CITATION {"citationID":"oOtOpp8h","properties":{"formattedCitation":"\\super 3\\nosupersub{}","plainCitation":"3","noteIndex":0},"citationItems":[{"id":2414,"uris":["http://zotero.org/users/1354749/items/WTUINGEN"],"uri":["http://zotero.org/users/1354749/items/WTUINGEN"],"itemData":{"id":2414,"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6D1E30">
        <w:rPr>
          <w:rFonts w:ascii="Calibri" w:hAnsi="Calibri" w:cs="Calibri"/>
          <w:color w:val="000000"/>
        </w:rPr>
        <w:fldChar w:fldCharType="separate"/>
      </w:r>
      <w:r w:rsidR="006D1E30" w:rsidRPr="00E5611D">
        <w:rPr>
          <w:rFonts w:ascii="Calibri" w:hAnsi="Calibri" w:cs="Calibri"/>
          <w:color w:val="000000"/>
          <w:vertAlign w:val="superscript"/>
        </w:rPr>
        <w:t>3</w:t>
      </w:r>
      <w:r w:rsidR="006D1E30">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sidR="00124943">
        <w:rPr>
          <w:rFonts w:ascii="Calibri" w:hAnsi="Calibri" w:cs="Calibri"/>
          <w:color w:val="000000"/>
        </w:rPr>
        <w:instrText xml:space="preserve"> ADDIN ZOTERO_ITEM CSL_CITATION {"citationID":"hXfuVzB8","properties":{"formattedCitation":"\\super 6\\nosupersub{}","plainCitation":"6","noteIndex":0},"citationItems":[{"id":2720,"uris":["http://zotero.org/users/1354749/items/4D7BB4R2"],"uri":["http://zotero.org/users/1354749/items/4D7BB4R2"],"itemData":{"id":2720,"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748F8628" w14:textId="12781739"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Heading1"/>
      </w:pPr>
      <w:r>
        <w:t>Amendments and Updates</w:t>
      </w:r>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r w:rsidR="00621E7B" w14:paraId="1A7C6355" w14:textId="77777777" w:rsidTr="004C74C9">
        <w:trPr>
          <w:trHeight w:val="292"/>
        </w:trPr>
        <w:tc>
          <w:tcPr>
            <w:tcW w:w="615" w:type="dxa"/>
          </w:tcPr>
          <w:p w14:paraId="12342293" w14:textId="4899E08C" w:rsidR="00621E7B" w:rsidRDefault="00621E7B" w:rsidP="00AF2682">
            <w:pPr>
              <w:rPr>
                <w:lang w:eastAsia="ko-KR"/>
              </w:rPr>
            </w:pPr>
            <w:r>
              <w:rPr>
                <w:rFonts w:hint="eastAsia"/>
                <w:lang w:eastAsia="ko-KR"/>
              </w:rPr>
              <w:t>0</w:t>
            </w:r>
            <w:r>
              <w:rPr>
                <w:lang w:eastAsia="ko-KR"/>
              </w:rPr>
              <w:t>.2</w:t>
            </w:r>
          </w:p>
        </w:tc>
        <w:tc>
          <w:tcPr>
            <w:tcW w:w="2074" w:type="dxa"/>
          </w:tcPr>
          <w:p w14:paraId="751F0BCF" w14:textId="028E2D6F" w:rsidR="00621E7B" w:rsidRDefault="00EE379E" w:rsidP="00AF2682">
            <w:pPr>
              <w:rPr>
                <w:lang w:eastAsia="ko-KR"/>
              </w:rPr>
            </w:pPr>
            <w:r>
              <w:rPr>
                <w:rFonts w:hint="eastAsia"/>
                <w:lang w:eastAsia="ko-KR"/>
              </w:rPr>
              <w:t>1</w:t>
            </w:r>
            <w:r>
              <w:rPr>
                <w:lang w:eastAsia="ko-KR"/>
              </w:rPr>
              <w:t>6 February 2019</w:t>
            </w:r>
          </w:p>
        </w:tc>
        <w:tc>
          <w:tcPr>
            <w:tcW w:w="1709" w:type="dxa"/>
          </w:tcPr>
          <w:p w14:paraId="4314FD0F" w14:textId="1EE0B627" w:rsidR="00621E7B" w:rsidRDefault="00621E7B" w:rsidP="00AF2682">
            <w:pPr>
              <w:rPr>
                <w:lang w:eastAsia="ko-KR"/>
              </w:rPr>
            </w:pPr>
            <w:r>
              <w:rPr>
                <w:rFonts w:hint="eastAsia"/>
                <w:lang w:eastAsia="ko-KR"/>
              </w:rPr>
              <w:t>S</w:t>
            </w:r>
            <w:r>
              <w:rPr>
                <w:lang w:eastAsia="ko-KR"/>
              </w:rPr>
              <w:t>C You</w:t>
            </w:r>
          </w:p>
        </w:tc>
        <w:tc>
          <w:tcPr>
            <w:tcW w:w="5065" w:type="dxa"/>
          </w:tcPr>
          <w:p w14:paraId="09509F33" w14:textId="77777777" w:rsidR="00621E7B" w:rsidRDefault="00EE379E" w:rsidP="00AF2682">
            <w:pPr>
              <w:rPr>
                <w:lang w:eastAsia="ko-KR"/>
              </w:rPr>
            </w:pPr>
            <w:r>
              <w:rPr>
                <w:rFonts w:hint="eastAsia"/>
                <w:lang w:eastAsia="ko-KR"/>
              </w:rPr>
              <w:t>R</w:t>
            </w:r>
            <w:r>
              <w:rPr>
                <w:lang w:eastAsia="ko-KR"/>
              </w:rPr>
              <w:t>evision of definition in outcome definition</w:t>
            </w:r>
          </w:p>
          <w:p w14:paraId="173D01D7" w14:textId="406F6278" w:rsidR="00782C24" w:rsidRDefault="00782C24" w:rsidP="00AF2682">
            <w:pPr>
              <w:rPr>
                <w:lang w:eastAsia="ko-KR"/>
              </w:rPr>
            </w:pPr>
            <w:r>
              <w:rPr>
                <w:rFonts w:hint="eastAsia"/>
                <w:lang w:eastAsia="ko-KR"/>
              </w:rPr>
              <w:t>M</w:t>
            </w:r>
            <w:r>
              <w:rPr>
                <w:lang w:eastAsia="ko-KR"/>
              </w:rPr>
              <w:t>ore covariates were added for estimation of propensity score</w:t>
            </w:r>
            <w:r w:rsidR="00625C50">
              <w:rPr>
                <w:lang w:eastAsia="ko-KR"/>
              </w:rPr>
              <w:t>.</w:t>
            </w:r>
          </w:p>
        </w:tc>
      </w:tr>
      <w:tr w:rsidR="00F03C01" w14:paraId="0364DDC1" w14:textId="77777777" w:rsidTr="004C74C9">
        <w:trPr>
          <w:trHeight w:val="292"/>
        </w:trPr>
        <w:tc>
          <w:tcPr>
            <w:tcW w:w="615" w:type="dxa"/>
          </w:tcPr>
          <w:p w14:paraId="5C6EDD68" w14:textId="3B5C35D4" w:rsidR="00F03C01" w:rsidRDefault="00F03C01" w:rsidP="00AF2682">
            <w:pPr>
              <w:rPr>
                <w:lang w:eastAsia="ko-KR"/>
              </w:rPr>
            </w:pPr>
            <w:r>
              <w:rPr>
                <w:rFonts w:hint="eastAsia"/>
                <w:lang w:eastAsia="ko-KR"/>
              </w:rPr>
              <w:t>0</w:t>
            </w:r>
            <w:r>
              <w:rPr>
                <w:lang w:eastAsia="ko-KR"/>
              </w:rPr>
              <w:t>.</w:t>
            </w:r>
            <w:r w:rsidR="00621E7B">
              <w:rPr>
                <w:lang w:eastAsia="ko-KR"/>
              </w:rPr>
              <w:t>3</w:t>
            </w:r>
          </w:p>
        </w:tc>
        <w:tc>
          <w:tcPr>
            <w:tcW w:w="2074" w:type="dxa"/>
          </w:tcPr>
          <w:p w14:paraId="2430C0A4" w14:textId="24FC57CF" w:rsidR="00F03C01" w:rsidRDefault="00852545" w:rsidP="00F03C01">
            <w:pPr>
              <w:rPr>
                <w:lang w:eastAsia="ko-KR"/>
              </w:rPr>
            </w:pPr>
            <w:r>
              <w:rPr>
                <w:lang w:eastAsia="ko-KR"/>
              </w:rPr>
              <w:t>3</w:t>
            </w:r>
            <w:r w:rsidR="00F03C01">
              <w:rPr>
                <w:lang w:eastAsia="ko-KR"/>
              </w:rPr>
              <w:t xml:space="preserve"> </w:t>
            </w:r>
            <w:r>
              <w:rPr>
                <w:lang w:eastAsia="ko-KR"/>
              </w:rPr>
              <w:t>March</w:t>
            </w:r>
            <w:bookmarkStart w:id="3" w:name="_GoBack"/>
            <w:bookmarkEnd w:id="3"/>
            <w:r w:rsidR="00F03C01">
              <w:rPr>
                <w:lang w:eastAsia="ko-KR"/>
              </w:rPr>
              <w:t xml:space="preserve"> 2019</w:t>
            </w:r>
          </w:p>
        </w:tc>
        <w:tc>
          <w:tcPr>
            <w:tcW w:w="1709" w:type="dxa"/>
          </w:tcPr>
          <w:p w14:paraId="7D5B1B0E" w14:textId="1E924D8E" w:rsidR="00F03C01" w:rsidRDefault="00F03C01" w:rsidP="00AF2682">
            <w:pPr>
              <w:rPr>
                <w:lang w:eastAsia="ko-KR"/>
              </w:rPr>
            </w:pPr>
            <w:r>
              <w:rPr>
                <w:rFonts w:hint="eastAsia"/>
                <w:lang w:eastAsia="ko-KR"/>
              </w:rPr>
              <w:t>S</w:t>
            </w:r>
            <w:r>
              <w:rPr>
                <w:lang w:eastAsia="ko-KR"/>
              </w:rPr>
              <w:t>C You</w:t>
            </w:r>
          </w:p>
        </w:tc>
        <w:tc>
          <w:tcPr>
            <w:tcW w:w="5065" w:type="dxa"/>
          </w:tcPr>
          <w:p w14:paraId="6C73D9AE" w14:textId="203FC089" w:rsidR="00F03C01" w:rsidRDefault="00F03C01" w:rsidP="00AF2682">
            <w:pPr>
              <w:rPr>
                <w:lang w:eastAsia="ko-KR"/>
              </w:rPr>
            </w:pPr>
            <w:r>
              <w:rPr>
                <w:rFonts w:hint="eastAsia"/>
                <w:lang w:eastAsia="ko-KR"/>
              </w:rPr>
              <w:t>R</w:t>
            </w:r>
            <w:r>
              <w:rPr>
                <w:lang w:eastAsia="ko-KR"/>
              </w:rPr>
              <w:t xml:space="preserve">evision of </w:t>
            </w:r>
            <w:r w:rsidR="00380A8A">
              <w:rPr>
                <w:lang w:eastAsia="ko-KR"/>
              </w:rPr>
              <w:t xml:space="preserve">the </w:t>
            </w:r>
            <w:r w:rsidR="00782C24">
              <w:rPr>
                <w:lang w:eastAsia="ko-KR"/>
              </w:rPr>
              <w:t xml:space="preserve">manuscript of statistical analytic plan. </w:t>
            </w:r>
            <w:r w:rsidR="00380A8A">
              <w:rPr>
                <w:lang w:eastAsia="ko-KR"/>
              </w:rPr>
              <w:t xml:space="preserve"> </w:t>
            </w:r>
          </w:p>
          <w:p w14:paraId="775F3970" w14:textId="676F5331" w:rsidR="00380A8A" w:rsidRDefault="00380A8A" w:rsidP="00AF2682">
            <w:pPr>
              <w:rPr>
                <w:lang w:eastAsia="ko-KR"/>
              </w:rPr>
            </w:pPr>
            <w:r>
              <w:rPr>
                <w:lang w:eastAsia="ko-KR"/>
              </w:rPr>
              <w:t xml:space="preserve">Statistical method of primary analysis was changed from 1-to-1 matching to </w:t>
            </w:r>
            <w:r w:rsidR="00621E7B">
              <w:rPr>
                <w:lang w:eastAsia="ko-KR"/>
              </w:rPr>
              <w:t>variable ratio</w:t>
            </w:r>
            <w:r>
              <w:rPr>
                <w:lang w:eastAsia="ko-KR"/>
              </w:rPr>
              <w:t xml:space="preserve"> matching to </w:t>
            </w:r>
            <w:r w:rsidR="00621E7B">
              <w:rPr>
                <w:lang w:eastAsia="ko-KR"/>
              </w:rPr>
              <w:t>avoid inferior covariate balance and bias reduction.</w:t>
            </w:r>
          </w:p>
          <w:p w14:paraId="2B29F33B" w14:textId="7BE58A6B" w:rsidR="00D733A1" w:rsidRDefault="00D733A1" w:rsidP="006808A2">
            <w:pPr>
              <w:rPr>
                <w:lang w:eastAsia="ko-KR"/>
              </w:rPr>
            </w:pPr>
            <w:r>
              <w:rPr>
                <w:rFonts w:hint="eastAsia"/>
                <w:lang w:eastAsia="ko-KR"/>
              </w:rPr>
              <w:t>S</w:t>
            </w:r>
            <w:r>
              <w:rPr>
                <w:lang w:eastAsia="ko-KR"/>
              </w:rPr>
              <w:t>ensitivity analys</w:t>
            </w:r>
            <w:r w:rsidR="006808A2">
              <w:rPr>
                <w:lang w:eastAsia="ko-KR"/>
              </w:rPr>
              <w:t>es</w:t>
            </w:r>
            <w:r>
              <w:rPr>
                <w:lang w:eastAsia="ko-KR"/>
              </w:rPr>
              <w:t>, which includes only those who start the clopidogrel or ticagrelor from 2013 to 2017</w:t>
            </w:r>
            <w:r w:rsidR="006808A2">
              <w:rPr>
                <w:lang w:eastAsia="ko-KR"/>
              </w:rPr>
              <w:t>, and o</w:t>
            </w:r>
            <w:r>
              <w:rPr>
                <w:lang w:eastAsia="ko-KR"/>
              </w:rPr>
              <w:t xml:space="preserve">utcome with narrow definition were added. </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Heading1"/>
      </w:pPr>
      <w:bookmarkStart w:id="4" w:name="_Toc470944205"/>
      <w:r>
        <w:lastRenderedPageBreak/>
        <w:t>Rationale and B</w:t>
      </w:r>
      <w:r w:rsidR="00EE73B8">
        <w:t>ackground</w:t>
      </w:r>
      <w:bookmarkEnd w:id="1"/>
      <w:bookmarkEnd w:id="4"/>
    </w:p>
    <w:p w14:paraId="4961E895" w14:textId="346F70C3" w:rsidR="00845040" w:rsidRDefault="00845040" w:rsidP="00787DE7">
      <w:pPr>
        <w:pBdr>
          <w:top w:val="nil"/>
          <w:left w:val="nil"/>
          <w:bottom w:val="nil"/>
          <w:right w:val="nil"/>
          <w:between w:val="nil"/>
        </w:pBdr>
        <w:spacing w:after="120"/>
        <w:ind w:firstLine="432"/>
        <w:jc w:val="both"/>
        <w:rPr>
          <w:rFonts w:ascii="Calibri" w:hAnsi="Calibri" w:cs="Calibri"/>
          <w:color w:val="000000"/>
          <w:lang w:eastAsia="ko-KR"/>
        </w:rPr>
      </w:pPr>
      <w:bookmarkStart w:id="5" w:name="_Toc470944206"/>
      <w:r>
        <w:rPr>
          <w:rFonts w:ascii="Calibri" w:hAnsi="Calibri" w:cs="Calibri"/>
          <w:color w:val="000000"/>
        </w:rPr>
        <w:t>The 2016 American College of Cardiology / American Heart Association (ACC/AHA) guideline and 2017 European Society of Cardiology (ESC) / European Association for Cardio-Thoracic Surgery (EACTS) guideline recommended to use ticagrelor on top of aspirin in preference to clopidogrel for patients with acute coronary syndrome (ACS) based on the results from randomized clinical trials (RCT).</w:t>
      </w:r>
      <w:r>
        <w:rPr>
          <w:rFonts w:ascii="Calibri" w:hAnsi="Calibri" w:cs="Calibri"/>
          <w:color w:val="000000"/>
        </w:rPr>
        <w:fldChar w:fldCharType="begin"/>
      </w:r>
      <w:r w:rsidR="00124943">
        <w:rPr>
          <w:rFonts w:ascii="Calibri" w:hAnsi="Calibri" w:cs="Calibri"/>
          <w:color w:val="000000"/>
        </w:rPr>
        <w:instrText xml:space="preserve"> ADDIN ZOTERO_ITEM CSL_CITATION {"citationID":"HQD6I2JP","properties":{"formattedCitation":"\\super 1,2\\nosupersub{}","plainCitation":"1,2","noteIndex":0},"citationItems":[{"id":2667,"uris":["http://zotero.org/users/1354749/items/YFQF8ZVW"],"uri":["http://zotero.org/users/1354749/items/YFQF8ZVW"],"itemData":{"id":2667,"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2666,"uris":["http://zotero.org/users/1354749/items/3GVHA8P8"],"uri":["http://zotero.org/users/1354749/items/3GVHA8P8"],"itemData":{"id":2666,"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Pr>
          <w:rFonts w:ascii="Calibri" w:hAnsi="Calibri" w:cs="Calibri"/>
          <w:color w:val="000000"/>
        </w:rPr>
        <w:fldChar w:fldCharType="separate"/>
      </w:r>
      <w:r w:rsidRPr="008E2210">
        <w:rPr>
          <w:rFonts w:ascii="Calibri" w:hAnsi="Calibri" w:cs="Calibri"/>
          <w:color w:val="000000"/>
          <w:vertAlign w:val="superscript"/>
        </w:rPr>
        <w:t>1,2</w:t>
      </w:r>
      <w:r>
        <w:rPr>
          <w:rFonts w:ascii="Calibri" w:hAnsi="Calibri" w:cs="Calibri"/>
          <w:color w:val="000000"/>
        </w:rPr>
        <w:fldChar w:fldCharType="end"/>
      </w:r>
      <w:r>
        <w:rPr>
          <w:rFonts w:ascii="Calibri" w:hAnsi="Calibri" w:cs="Calibri"/>
          <w:color w:val="000000"/>
        </w:rPr>
        <w:t xml:space="preserve"> </w:t>
      </w:r>
      <w:r>
        <w:rPr>
          <w:rFonts w:ascii="Calibri" w:hAnsi="Calibri" w:cs="Calibri"/>
          <w:color w:val="000000"/>
          <w:lang w:eastAsia="ko-KR"/>
        </w:rPr>
        <w:t>The study of PLATelet inhibition and patient Outcomes (</w:t>
      </w:r>
      <w:r>
        <w:rPr>
          <w:rFonts w:ascii="Calibri" w:hAnsi="Calibri" w:cs="Calibri"/>
          <w:color w:val="000000"/>
        </w:rPr>
        <w:t>PLATO) trial demonstrated the ticagrelor reduced the rate of death from vascular causes, myocardial infarction, or death, with an increase in the rate of non-procedural-related bleeding.</w:t>
      </w:r>
      <w:r>
        <w:rPr>
          <w:rFonts w:ascii="Calibri" w:hAnsi="Calibri" w:cs="Calibri"/>
          <w:color w:val="000000"/>
        </w:rPr>
        <w:fldChar w:fldCharType="begin"/>
      </w:r>
      <w:r w:rsidR="00124943">
        <w:rPr>
          <w:rFonts w:ascii="Calibri" w:hAnsi="Calibri" w:cs="Calibri"/>
          <w:color w:val="000000"/>
        </w:rPr>
        <w:instrText xml:space="preserve"> ADDIN ZOTERO_ITEM CSL_CITATION {"citationID":"94zQ1UXk","properties":{"formattedCitation":"\\super 3\\nosupersub{}","plainCitation":"3","noteIndex":0},"citationItems":[{"id":2414,"uris":["http://zotero.org/users/1354749/items/WTUINGEN"],"uri":["http://zotero.org/users/1354749/items/WTUINGEN"],"itemData":{"id":2414,"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w:t>
      </w:r>
    </w:p>
    <w:p w14:paraId="47AEEC2A" w14:textId="3500675B" w:rsidR="000C5F53" w:rsidRDefault="00845040" w:rsidP="00787DE7">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sidR="000E637A">
        <w:rPr>
          <w:rFonts w:ascii="Calibri" w:hAnsi="Calibri" w:cs="Calibri"/>
          <w:color w:val="000000"/>
          <w:lang w:eastAsia="ko-KR"/>
        </w:rPr>
        <w:t>The internal validity of RCTs is achieved at the expense of limited generalizability</w:t>
      </w:r>
      <w:r w:rsidR="00D33B3F">
        <w:rPr>
          <w:rFonts w:ascii="Calibri" w:hAnsi="Calibri" w:cs="Calibri"/>
          <w:color w:val="000000"/>
          <w:lang w:eastAsia="ko-KR"/>
        </w:rPr>
        <w:t>. T</w:t>
      </w:r>
      <w:r w:rsidR="000E637A">
        <w:rPr>
          <w:rFonts w:ascii="Calibri" w:hAnsi="Calibri" w:cs="Calibri"/>
          <w:color w:val="000000"/>
          <w:lang w:eastAsia="ko-KR"/>
        </w:rPr>
        <w:t xml:space="preserve">hese trials are </w:t>
      </w:r>
      <w:r w:rsidR="00D33B3F">
        <w:rPr>
          <w:rFonts w:ascii="Calibri" w:hAnsi="Calibri" w:cs="Calibri"/>
          <w:color w:val="000000"/>
          <w:lang w:eastAsia="ko-KR"/>
        </w:rPr>
        <w:t xml:space="preserve">usually </w:t>
      </w:r>
      <w:r w:rsidR="000E637A">
        <w:rPr>
          <w:rFonts w:ascii="Calibri" w:hAnsi="Calibri" w:cs="Calibri"/>
          <w:color w:val="000000"/>
          <w:lang w:eastAsia="ko-KR"/>
        </w:rPr>
        <w:t xml:space="preserve">carried out under </w:t>
      </w:r>
      <w:r w:rsidR="00540E85">
        <w:rPr>
          <w:rFonts w:ascii="Calibri" w:hAnsi="Calibri" w:cs="Calibri"/>
          <w:color w:val="000000"/>
          <w:lang w:eastAsia="ko-KR"/>
        </w:rPr>
        <w:t>highly</w:t>
      </w:r>
      <w:r w:rsidR="000E637A">
        <w:rPr>
          <w:rFonts w:ascii="Calibri" w:hAnsi="Calibri" w:cs="Calibri"/>
          <w:color w:val="000000"/>
          <w:lang w:eastAsia="ko-KR"/>
        </w:rPr>
        <w:t xml:space="preserve"> controlled conditions</w:t>
      </w:r>
      <w:r w:rsidR="00BC555E">
        <w:rPr>
          <w:rFonts w:ascii="Calibri" w:hAnsi="Calibri" w:cs="Calibri"/>
          <w:color w:val="000000"/>
          <w:lang w:eastAsia="ko-KR"/>
        </w:rPr>
        <w:t>.</w:t>
      </w:r>
      <w:r w:rsidR="00D33B3F">
        <w:rPr>
          <w:rFonts w:ascii="Calibri" w:hAnsi="Calibri" w:cs="Calibri"/>
          <w:color w:val="000000"/>
          <w:lang w:eastAsia="ko-KR"/>
        </w:rPr>
        <w:t xml:space="preserve"> </w:t>
      </w:r>
      <w:r w:rsidR="00BC555E">
        <w:rPr>
          <w:rFonts w:ascii="Calibri" w:hAnsi="Calibri" w:cs="Calibri"/>
          <w:color w:val="000000"/>
          <w:lang w:eastAsia="ko-KR"/>
        </w:rPr>
        <w:t>T</w:t>
      </w:r>
      <w:r w:rsidR="00D33B3F">
        <w:rPr>
          <w:rFonts w:ascii="Calibri" w:hAnsi="Calibri" w:cs="Calibri"/>
          <w:color w:val="000000"/>
          <w:lang w:eastAsia="ko-KR"/>
        </w:rPr>
        <w:t xml:space="preserve">he </w:t>
      </w:r>
      <w:r w:rsidR="00BC555E">
        <w:rPr>
          <w:rFonts w:ascii="Calibri" w:hAnsi="Calibri" w:cs="Calibri"/>
          <w:color w:val="000000"/>
          <w:lang w:eastAsia="ko-KR"/>
        </w:rPr>
        <w:t>enrolled</w:t>
      </w:r>
      <w:r w:rsidR="00D33B3F">
        <w:rPr>
          <w:rFonts w:ascii="Calibri" w:hAnsi="Calibri" w:cs="Calibri"/>
          <w:color w:val="000000"/>
          <w:lang w:eastAsia="ko-KR"/>
        </w:rPr>
        <w:t xml:space="preserve"> patients </w:t>
      </w:r>
      <w:r w:rsidR="00BC555E">
        <w:rPr>
          <w:rFonts w:ascii="Calibri" w:hAnsi="Calibri" w:cs="Calibri"/>
          <w:color w:val="000000"/>
          <w:lang w:eastAsia="ko-KR"/>
        </w:rPr>
        <w:t xml:space="preserve">in trials </w:t>
      </w:r>
      <w:r w:rsidR="00D33B3F">
        <w:rPr>
          <w:rFonts w:ascii="Calibri" w:hAnsi="Calibri" w:cs="Calibri"/>
          <w:color w:val="000000"/>
          <w:lang w:eastAsia="ko-KR"/>
        </w:rPr>
        <w:t>are strictly selected by complicated inclusion and exclusion criteria, and</w:t>
      </w:r>
      <w:r w:rsidR="000E637A">
        <w:rPr>
          <w:rFonts w:ascii="Calibri" w:hAnsi="Calibri" w:cs="Calibri"/>
          <w:color w:val="000000"/>
          <w:lang w:eastAsia="ko-KR"/>
        </w:rPr>
        <w:t xml:space="preserve"> </w:t>
      </w:r>
      <w:r w:rsidR="00D33B3F">
        <w:rPr>
          <w:rFonts w:ascii="Calibri" w:hAnsi="Calibri" w:cs="Calibri"/>
          <w:color w:val="000000"/>
          <w:lang w:eastAsia="ko-KR"/>
        </w:rPr>
        <w:t xml:space="preserve">they usually obtain </w:t>
      </w:r>
      <w:r w:rsidR="00BC555E">
        <w:rPr>
          <w:rFonts w:ascii="Calibri" w:hAnsi="Calibri" w:cs="Calibri"/>
          <w:color w:val="000000"/>
          <w:lang w:eastAsia="ko-KR"/>
        </w:rPr>
        <w:t>exceptional</w:t>
      </w:r>
      <w:r w:rsidR="00D33B3F">
        <w:rPr>
          <w:rFonts w:ascii="Calibri" w:hAnsi="Calibri" w:cs="Calibri"/>
          <w:color w:val="000000"/>
          <w:lang w:eastAsia="ko-KR"/>
        </w:rPr>
        <w:t xml:space="preserve"> care from medical staffs</w:t>
      </w:r>
      <w:r w:rsidR="00BC555E">
        <w:rPr>
          <w:rFonts w:ascii="Calibri" w:hAnsi="Calibri" w:cs="Calibri"/>
          <w:color w:val="000000"/>
          <w:lang w:eastAsia="ko-KR"/>
        </w:rPr>
        <w:t xml:space="preserve"> and show better compliance</w:t>
      </w:r>
      <w:r w:rsidR="00D33B3F">
        <w:rPr>
          <w:rFonts w:ascii="Calibri" w:hAnsi="Calibri" w:cs="Calibri"/>
          <w:color w:val="000000"/>
          <w:lang w:eastAsia="ko-KR"/>
        </w:rPr>
        <w:t>.</w:t>
      </w:r>
      <w:r w:rsidR="00D33B3F">
        <w:rPr>
          <w:rFonts w:ascii="Calibri" w:hAnsi="Calibri" w:cs="Calibri"/>
          <w:i/>
          <w:color w:val="000000"/>
          <w:lang w:eastAsia="ko-KR"/>
        </w:rPr>
        <w:fldChar w:fldCharType="begin"/>
      </w:r>
      <w:r w:rsidR="00D33B3F">
        <w:rPr>
          <w:rFonts w:ascii="Calibri" w:hAnsi="Calibri" w:cs="Calibri"/>
          <w:i/>
          <w:color w:val="000000"/>
          <w:lang w:eastAsia="ko-KR"/>
        </w:rPr>
        <w:instrText xml:space="preserve"> ADDIN ZOTERO_ITEM CSL_CITATION {"citationID":"bMo4EcnL","properties":{"formattedCitation":"\\super 7\\nosupersub{}","plainCitation":"7","noteIndex":0},"citationItems":[{"id":7764,"uris":["http://zotero.org/users/1354749/items/8FIRWPD7"],"uri":["http://zotero.org/users/1354749/items/8FIRWPD7"],"itemData":{"id":7764,"type":"article-journal","title":"Outcomes in patients treated with ticagrelor or clopidogrel after acute myocardial infarction: experiences from SWEDEHEART registry","container-title":"European Heart Journal","page":"3335-3342","volume":"37","issue":"44","source":"academic.oup.com","abstract":"Aims.  Ticagrelor reduces ischaemic events and mortality in acute coronary syndrome (ACS) vs. clopidogrel. We wished to study clinical outcomes in a large real-","DOI":"10.1093/eurheartj/ehw284","ISSN":"0195-668X","shortTitle":"Outcomes in patients treated with ticagrelor or clopidogrel after acute myocardial infarction","journalAbbreviation":"Eur Heart J","language":"en","author":[{"family":"Sahlén","given":"Anders"},{"family":"Varenhorst","given":"Christoph"},{"family":"Lagerqvist","given":"Bo"},{"family":"Renlund","given":"Henrik"},{"family":"Omerovic","given":"Elmir"},{"family":"Erlinge","given":"David"},{"family":"Wallentin","given":"Lars"},{"family":"James","given":"Stefan K."},{"family":"Jernberg","given":"Tomas"}],"issued":{"date-parts":[["2016",11,21]]}}}],"schema":"https://github.com/citation-style-language/schema/raw/master/csl-citation.json"} </w:instrText>
      </w:r>
      <w:r w:rsidR="00D33B3F">
        <w:rPr>
          <w:rFonts w:ascii="Calibri" w:hAnsi="Calibri" w:cs="Calibri"/>
          <w:i/>
          <w:color w:val="000000"/>
          <w:lang w:eastAsia="ko-KR"/>
        </w:rPr>
        <w:fldChar w:fldCharType="separate"/>
      </w:r>
      <w:r w:rsidR="00D33B3F" w:rsidRPr="00644B56">
        <w:rPr>
          <w:rFonts w:ascii="Calibri" w:hAnsi="Calibri" w:cs="Calibri"/>
          <w:color w:val="000000"/>
          <w:vertAlign w:val="superscript"/>
        </w:rPr>
        <w:t>7</w:t>
      </w:r>
      <w:r w:rsidR="00D33B3F">
        <w:rPr>
          <w:rFonts w:ascii="Calibri" w:hAnsi="Calibri" w:cs="Calibri"/>
          <w:i/>
          <w:color w:val="000000"/>
          <w:lang w:eastAsia="ko-KR"/>
        </w:rPr>
        <w:fldChar w:fldCharType="end"/>
      </w:r>
      <w:r w:rsidR="00BC555E">
        <w:rPr>
          <w:rFonts w:ascii="Calibri" w:hAnsi="Calibri" w:cs="Calibri"/>
          <w:i/>
          <w:color w:val="000000"/>
          <w:lang w:eastAsia="ko-KR"/>
        </w:rPr>
        <w:t xml:space="preserve"> </w:t>
      </w:r>
      <w:r w:rsidR="00BC555E" w:rsidRPr="00BC555E">
        <w:rPr>
          <w:rFonts w:ascii="Calibri" w:hAnsi="Calibri" w:cs="Calibri"/>
          <w:color w:val="000000"/>
          <w:lang w:eastAsia="ko-KR"/>
        </w:rPr>
        <w:t>Moreover,</w:t>
      </w:r>
      <w:r w:rsidR="00BC555E">
        <w:rPr>
          <w:rFonts w:ascii="Calibri" w:hAnsi="Calibri" w:cs="Calibri"/>
          <w:color w:val="000000"/>
          <w:lang w:eastAsia="ko-KR"/>
        </w:rPr>
        <w:t xml:space="preserve"> </w:t>
      </w:r>
      <w:r w:rsidR="00346FF3">
        <w:rPr>
          <w:rFonts w:ascii="Calibri" w:hAnsi="Calibri" w:cs="Calibri"/>
          <w:color w:val="000000"/>
          <w:lang w:eastAsia="ko-KR"/>
        </w:rPr>
        <w:t>inter</w:t>
      </w:r>
      <w:r w:rsidR="00064DE3">
        <w:rPr>
          <w:rFonts w:ascii="Calibri" w:hAnsi="Calibri" w:cs="Calibri"/>
          <w:color w:val="000000"/>
          <w:lang w:eastAsia="ko-KR"/>
        </w:rPr>
        <w:t>-</w:t>
      </w:r>
      <w:r w:rsidR="00346FF3">
        <w:rPr>
          <w:rFonts w:ascii="Calibri" w:hAnsi="Calibri" w:cs="Calibri"/>
          <w:color w:val="000000"/>
          <w:lang w:eastAsia="ko-KR"/>
        </w:rPr>
        <w:t>ethnic or inter</w:t>
      </w:r>
      <w:r w:rsidR="00064DE3">
        <w:rPr>
          <w:rFonts w:ascii="Calibri" w:hAnsi="Calibri" w:cs="Calibri"/>
          <w:color w:val="000000"/>
          <w:lang w:eastAsia="ko-KR"/>
        </w:rPr>
        <w:t xml:space="preserve">-regional difference in overall net effect can exist because </w:t>
      </w:r>
      <w:r w:rsidR="000C5F53">
        <w:rPr>
          <w:rFonts w:ascii="Calibri" w:hAnsi="Calibri" w:cs="Calibri"/>
          <w:color w:val="000000"/>
          <w:lang w:eastAsia="ko-KR"/>
        </w:rPr>
        <w:t>innate genetic or environmental difference can affect the risk/benefit ratio in real-world practice.</w:t>
      </w:r>
      <w:r w:rsidR="000C5F53">
        <w:rPr>
          <w:rFonts w:ascii="Calibri" w:hAnsi="Calibri" w:cs="Calibri"/>
          <w:i/>
          <w:color w:val="000000"/>
          <w:lang w:eastAsia="ko-KR"/>
        </w:rPr>
        <w:fldChar w:fldCharType="begin"/>
      </w:r>
      <w:r w:rsidR="00DF6BC7">
        <w:rPr>
          <w:rFonts w:ascii="Calibri" w:hAnsi="Calibri" w:cs="Calibri"/>
          <w:i/>
          <w:color w:val="000000"/>
          <w:lang w:eastAsia="ko-KR"/>
        </w:rPr>
        <w:instrText xml:space="preserve"> ADDIN ZOTERO_ITEM CSL_CITATION {"citationID":"Q15dHUcE","properties":{"formattedCitation":"\\super 8\\nosupersub{}","plainCitation":"8","noteIndex":0},"citationItems":[{"id":1808,"uris":["http://zotero.org/users/1354749/items/B5CGSSTX"],"uri":["http://zotero.org/users/1354749/items/B5CGSSTX"],"itemData":{"id":1808,"type":"article-journal","title":"International differences in treatment effect: do they really exist and why?","container-title":"European Heart Journal","page":"1846-1852","volume":"34","issue":"24","source":"eurheartj.oxfordjournals.org","abstract":"With the increasing globalization of clinical trials, the opportunity exists to explore potential geographic differences in treatment effect within any major trial. Such geographic differences may arise because of international differences in patient selection, medical practice, or evaluation of outcomes, and such international variations need better documentation in trial reports. Appropriate pre-defined statistical analyses, including statistical tests of interaction regarding geographic heterogeneity in treatment effect, are important. Geographic variations are a particularly tricky form of subgroup analysis: they lack statistical power, are at best hypothesis-generating and can generate more confusion than insight. Referring to key examples, e.g. the PLATO and MERIT-HF, we emphasize the need for caution in interpreting evidence of potential geographic inconsistencies in treatment effect. Although it is appropriate to explore any biological or practical reasons for apparent geographic anomalies in treatment effect, the play of chance is often the most plausible and wise interpretation.","DOI":"10.1093/eurheartj/eht071","ISSN":"0195-668X, 1522-9645","note":"PMID: 23475529","shortTitle":"International differences in treatment effect","language":"en","author":[{"family":"Pocock","given":"Stuart"},{"family":"Calvo","given":"Gonzalo"},{"family":"Marrugat","given":"Jaume"},{"family":"Prasad","given":"Krishna"},{"family":"Tavazzi","given":"Luigi"},{"family":"Wallentin","given":"Lars"},{"family":"Zannad","given":"Faiez"},{"family":"Garcia","given":"Angeles Alonso"}],"issued":{"date-parts":[["2013",6,21]]}}}],"schema":"https://github.com/citation-style-language/schema/raw/master/csl-citation.json"} </w:instrText>
      </w:r>
      <w:r w:rsidR="000C5F53">
        <w:rPr>
          <w:rFonts w:ascii="Calibri" w:hAnsi="Calibri" w:cs="Calibri"/>
          <w:i/>
          <w:color w:val="000000"/>
          <w:lang w:eastAsia="ko-KR"/>
        </w:rPr>
        <w:fldChar w:fldCharType="separate"/>
      </w:r>
      <w:r w:rsidR="00DF6BC7" w:rsidRPr="00DF6BC7">
        <w:rPr>
          <w:rFonts w:ascii="Calibri" w:hAnsi="Calibri" w:cs="Calibri"/>
          <w:color w:val="000000"/>
          <w:vertAlign w:val="superscript"/>
        </w:rPr>
        <w:t>8</w:t>
      </w:r>
      <w:r w:rsidR="000C5F53">
        <w:rPr>
          <w:rFonts w:ascii="Calibri" w:hAnsi="Calibri" w:cs="Calibri"/>
          <w:i/>
          <w:color w:val="000000"/>
          <w:lang w:eastAsia="ko-KR"/>
        </w:rPr>
        <w:fldChar w:fldCharType="end"/>
      </w:r>
      <w:r w:rsidR="000C5F53">
        <w:rPr>
          <w:rFonts w:ascii="Calibri" w:hAnsi="Calibri" w:cs="Calibri"/>
          <w:color w:val="000000"/>
          <w:lang w:eastAsia="ko-KR"/>
        </w:rPr>
        <w:t xml:space="preserve"> Real-world evidence (RWE) can provide complementary information to validate the findings from RCTs externally.</w:t>
      </w:r>
      <w:r w:rsidR="000C5F53">
        <w:rPr>
          <w:rFonts w:ascii="Calibri" w:hAnsi="Calibri" w:cs="Calibri"/>
          <w:i/>
          <w:color w:val="000000"/>
          <w:lang w:eastAsia="ko-KR"/>
        </w:rPr>
        <w:fldChar w:fldCharType="begin"/>
      </w:r>
      <w:r w:rsidR="00DF6BC7">
        <w:rPr>
          <w:rFonts w:ascii="Calibri" w:hAnsi="Calibri" w:cs="Calibri"/>
          <w:i/>
          <w:color w:val="000000"/>
          <w:lang w:eastAsia="ko-KR"/>
        </w:rPr>
        <w:instrText xml:space="preserve"> ADDIN ZOTERO_ITEM CSL_CITATION {"citationID":"2x1B1UdZ","properties":{"formattedCitation":"\\super 9\\nosupersub{}","plainCitation":"9","noteIndex":0},"citationItems":[{"id":1809,"uris":["http://zotero.org/users/1354749/items/PAZPM5JU"],"uri":["http://zotero.org/users/1354749/items/PAZPM5JU"],"itemData":{"id":1809,"type":"article-journal","title":"Real-World Evidence — What Is It and What Can It Tell Us?","container-title":"New England Journal of Medicine","page":"2293-2297","volume":"375","issue":"23","source":"Taylor and Francis+NEJM","abstract":"The FDA is developing guidance on the use of “real-world evidence” — health care information from atypical sources, including electronic health records, billing databases, and product and disease registries — to assess the safety and effectiveness of drugs and devices.","DOI":"10.1056/NEJMsb1609216","ISSN":"0028-4793","author":[{"family":"Sherman","given":"Rachel E."},{"family":"Anderson","given":"Steven A."},{"family":"Dal Pan","given":"Gerald J."},{"family":"Gray","given":"Gerry W."},{"family":"Gross","given":"Thomas"},{"family":"Hunter","given":"Nina L."},{"family":"LaVange","given":"Lisa"},{"family":"Marinac-Dabic","given":"Danica"},{"family":"Marks","given":"Peter W."},{"family":"Robb","given":"Melissa A."},{"family":"Shuren","given":"Jeffrey"},{"family":"Temple","given":"Robert"},{"family":"Woodcock","given":"Janet"},{"family":"Yue","given":"Lilly Q."},{"family":"Califf","given":"Robert M."}],"issued":{"date-parts":[["2016",12,8]]}}}],"schema":"https://github.com/citation-style-language/schema/raw/master/csl-citation.json"} </w:instrText>
      </w:r>
      <w:r w:rsidR="000C5F53">
        <w:rPr>
          <w:rFonts w:ascii="Calibri" w:hAnsi="Calibri" w:cs="Calibri"/>
          <w:i/>
          <w:color w:val="000000"/>
          <w:lang w:eastAsia="ko-KR"/>
        </w:rPr>
        <w:fldChar w:fldCharType="separate"/>
      </w:r>
      <w:r w:rsidR="00DF6BC7" w:rsidRPr="00DF6BC7">
        <w:rPr>
          <w:rFonts w:ascii="Calibri" w:hAnsi="Calibri" w:cs="Calibri"/>
          <w:color w:val="000000"/>
          <w:vertAlign w:val="superscript"/>
        </w:rPr>
        <w:t>9</w:t>
      </w:r>
      <w:r w:rsidR="000C5F53">
        <w:rPr>
          <w:rFonts w:ascii="Calibri" w:hAnsi="Calibri" w:cs="Calibri"/>
          <w:i/>
          <w:color w:val="000000"/>
          <w:lang w:eastAsia="ko-KR"/>
        </w:rPr>
        <w:fldChar w:fldCharType="end"/>
      </w:r>
      <w:r w:rsidR="000C5F53">
        <w:rPr>
          <w:rFonts w:ascii="Calibri" w:hAnsi="Calibri" w:cs="Calibri"/>
          <w:color w:val="000000"/>
          <w:lang w:eastAsia="ko-KR"/>
        </w:rPr>
        <w:t xml:space="preserve"> </w:t>
      </w:r>
    </w:p>
    <w:p w14:paraId="555DDE8C" w14:textId="3957BE64" w:rsidR="000C5F53" w:rsidRDefault="000C5F53" w:rsidP="000C5F53">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In PLATO trial, </w:t>
      </w:r>
      <w:r w:rsidR="00DF6BC7">
        <w:rPr>
          <w:rFonts w:ascii="Calibri" w:hAnsi="Calibri" w:cs="Calibri"/>
          <w:color w:val="000000"/>
          <w:lang w:eastAsia="ko-KR"/>
        </w:rPr>
        <w:t>the beneficial effect of ticagrelor was not evident in US patients.</w:t>
      </w:r>
      <w:r w:rsidR="00DF6BC7">
        <w:rPr>
          <w:rFonts w:ascii="Calibri" w:hAnsi="Calibri" w:cs="Calibri"/>
          <w:color w:val="000000"/>
        </w:rPr>
        <w:fldChar w:fldCharType="begin"/>
      </w:r>
      <w:r w:rsidR="00DF6BC7">
        <w:rPr>
          <w:rFonts w:ascii="Calibri" w:hAnsi="Calibri" w:cs="Calibri"/>
          <w:color w:val="000000"/>
        </w:rPr>
        <w:instrText xml:space="preserve"> ADDIN ZOTERO_ITEM CSL_CITATION {"citationID":"61ieTxFP","properties":{"formattedCitation":"\\super 3\\nosupersub{}","plainCitation":"3","noteIndex":0},"citationItems":[{"id":2414,"uris":["http://zotero.org/users/1354749/items/WTUINGEN"],"uri":["http://zotero.org/users/1354749/items/WTUINGEN"],"itemData":{"id":2414,"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DF6BC7">
        <w:rPr>
          <w:rFonts w:ascii="Calibri" w:hAnsi="Calibri" w:cs="Calibri"/>
          <w:color w:val="000000"/>
        </w:rPr>
        <w:fldChar w:fldCharType="separate"/>
      </w:r>
      <w:r w:rsidR="00DF6BC7" w:rsidRPr="00E5611D">
        <w:rPr>
          <w:rFonts w:ascii="Calibri" w:hAnsi="Calibri" w:cs="Calibri"/>
          <w:color w:val="000000"/>
          <w:vertAlign w:val="superscript"/>
        </w:rPr>
        <w:t>3</w:t>
      </w:r>
      <w:r w:rsidR="00DF6BC7">
        <w:rPr>
          <w:rFonts w:ascii="Calibri" w:hAnsi="Calibri" w:cs="Calibri"/>
          <w:color w:val="000000"/>
        </w:rPr>
        <w:fldChar w:fldCharType="end"/>
      </w:r>
      <w:r w:rsidR="00DF6BC7">
        <w:rPr>
          <w:rFonts w:ascii="Calibri" w:hAnsi="Calibri" w:cs="Calibri"/>
          <w:color w:val="000000"/>
          <w:lang w:eastAsia="ko-KR"/>
        </w:rPr>
        <w:t xml:space="preserve"> Even though the high maintenance dose of aspirin more than 300mg in US was pointed as responsible culprit for this phenomenon,</w:t>
      </w:r>
      <w:r w:rsidR="00DF6BC7">
        <w:rPr>
          <w:rFonts w:ascii="Calibri" w:hAnsi="Calibri" w:cs="Calibri"/>
          <w:color w:val="000000"/>
          <w:lang w:eastAsia="ko-KR"/>
        </w:rPr>
        <w:fldChar w:fldCharType="begin"/>
      </w:r>
      <w:r w:rsidR="00DF6BC7">
        <w:rPr>
          <w:rFonts w:ascii="Calibri" w:hAnsi="Calibri" w:cs="Calibri"/>
          <w:color w:val="000000"/>
          <w:lang w:eastAsia="ko-KR"/>
        </w:rPr>
        <w:instrText xml:space="preserve"> ADDIN ZOTERO_ITEM CSL_CITATION {"citationID":"Ht3rWJqa","properties":{"formattedCitation":"\\super 10\\nosupersub{}","plainCitation":"10","noteIndex":0},"citationItems":[{"id":2642,"uris":["http://zotero.org/users/1354749/items/CTURYAH9"],"uri":["http://zotero.org/users/1354749/items/CTURYAH9"],"itemData":{"id":2642,"type":"article-journal","title":"Ticagrelor Compared With Clopidogrel by Geographic Region in the Platelet Inhibition and Patient Outcomes (PLATO) Trial","container-title":"Circulation","page":"544-554","volume":"124","issue":"5","source":"ahajournals.org (Atypon)","abstract":"Background—In the Platelet Inhibition and Patient Outcomes (PLATO) trial, a prespecified subgroup analysis showed a significant interaction between treatment and region (P=0.045), with less effect of ticagrelor in North America than in the rest of the world.Methods and Results—Reasons for the interaction were explored independently by 2 statistical groups. Systematic errors in trial conduct were investigated. Statistical approaches evaluated the likelihood of play of chance. Cox regression analyses were performed to quantify how much of the regional interaction could be explained by patient characteristics and concomitant treatments, including aspirin maintenance therapy. Landmark Cox regressions at 8 time points evaluated the association of selected factors, including aspirin dose, with outcomes by treatment. Systematic errors in trial conduct were ruled out. Given the large number of subgroup analyses performed and that a result numerically favoring clopidogrel in at least 1 of the 4 prespecified regions could occur with 32% probability, chance alone cannot be ruled out. More patients in the United States (53.6%) than in the rest of the world (1.7%) took a median asp</w:instrText>
      </w:r>
      <w:r w:rsidR="00DF6BC7">
        <w:rPr>
          <w:rFonts w:ascii="Calibri" w:hAnsi="Calibri" w:cs="Calibri" w:hint="eastAsia"/>
          <w:color w:val="000000"/>
          <w:lang w:eastAsia="ko-KR"/>
        </w:rPr>
        <w:instrText xml:space="preserve">irin dose </w:instrText>
      </w:r>
      <w:r w:rsidR="00DF6BC7">
        <w:rPr>
          <w:rFonts w:ascii="Calibri" w:hAnsi="Calibri" w:cs="Calibri" w:hint="eastAsia"/>
          <w:color w:val="000000"/>
          <w:lang w:eastAsia="ko-KR"/>
        </w:rPr>
        <w:instrText>≥</w:instrText>
      </w:r>
      <w:r w:rsidR="00DF6BC7">
        <w:rPr>
          <w:rFonts w:ascii="Calibri" w:hAnsi="Calibri" w:cs="Calibri" w:hint="eastAsia"/>
          <w:color w:val="000000"/>
          <w:lang w:eastAsia="ko-KR"/>
        </w:rPr>
        <w:instrText>300 mg/d. Of 37 baseline and postrandomization factors explored, only aspirin dose explained a substantial fraction of the regional interaction. In adjusted analyses, both Cox regression with median maintenance dose and landmark techniques show</w:instrText>
      </w:r>
      <w:r w:rsidR="00DF6BC7">
        <w:rPr>
          <w:rFonts w:ascii="Calibri" w:hAnsi="Calibri" w:cs="Calibri"/>
          <w:color w:val="000000"/>
          <w:lang w:eastAsia="ko-KR"/>
        </w:rPr>
        <w:instrText xml:space="preserve">ed that, in patients taking low-dose maintenance aspirin, ticagrelor was associated with better outcomes compared with clopidogrel, with statistical superiority in the rest of the world and similar outcomes in the US cohort.Conclusions—The regional interaction could arise from chance alone. Results of 2 independently performed analyses identified an underlying statistical interaction with aspirin maintenance dose as a possible explanation for the regional difference. The lowest risk of cardiovascular death, myocardial infarction, or stroke with ticagrelor compared with clopidogrel is associated with a low maintenance dose of concomitant aspirin.Clinical Trial Registration—URL: http://www.clinicaltrials.gov. Unique identifier: NCT00391872.","DOI":"10.1161/CIRCULATIONAHA.111.047498","journalAbbreviation":"Circulation","author":[{"literal":"Mahaffey Kenneth W."},{"literal":"Wojdyla Daniel M."},{"literal":"Carroll Kevin"},{"literal":"Becker Richard C."},{"literal":"Storey Robert F."},{"literal":"Angiolillo Dominick J."},{"literal":"Held Claes"},{"literal":"Cannon Christopher P."},{"literal":"James Stefan"},{"literal":"Pieper Karen S."},{"literal":"Horrow Jay"},{"literal":"Harrington Robert A."},{"literal":"Wallentin Lars"}],"issued":{"date-parts":[["2011",8,2]]}}}],"schema":"https://github.com/citation-style-language/schema/raw/master/csl-citation.json"} </w:instrText>
      </w:r>
      <w:r w:rsidR="00DF6BC7">
        <w:rPr>
          <w:rFonts w:ascii="Calibri" w:hAnsi="Calibri" w:cs="Calibri"/>
          <w:color w:val="000000"/>
          <w:lang w:eastAsia="ko-KR"/>
        </w:rPr>
        <w:fldChar w:fldCharType="separate"/>
      </w:r>
      <w:r w:rsidR="00DF6BC7" w:rsidRPr="00DF6BC7">
        <w:rPr>
          <w:rFonts w:ascii="Calibri" w:hAnsi="Calibri" w:cs="Calibri"/>
          <w:color w:val="000000"/>
          <w:vertAlign w:val="superscript"/>
        </w:rPr>
        <w:t>10</w:t>
      </w:r>
      <w:r w:rsidR="00DF6BC7">
        <w:rPr>
          <w:rFonts w:ascii="Calibri" w:hAnsi="Calibri" w:cs="Calibri"/>
          <w:color w:val="000000"/>
          <w:lang w:eastAsia="ko-KR"/>
        </w:rPr>
        <w:fldChar w:fldCharType="end"/>
      </w:r>
      <w:r w:rsidR="00DF6BC7">
        <w:rPr>
          <w:rFonts w:ascii="Calibri" w:hAnsi="Calibri" w:cs="Calibri"/>
          <w:color w:val="000000"/>
          <w:lang w:eastAsia="ko-KR"/>
        </w:rPr>
        <w:t xml:space="preserve"> it is worthwhile to evaluate the clinical benefit and harm of ticagrelor in real-world practice. Another small RCT, PHILO study </w:t>
      </w:r>
      <w:r w:rsidR="00D4325D">
        <w:rPr>
          <w:rFonts w:ascii="Calibri" w:hAnsi="Calibri" w:cs="Calibri"/>
          <w:color w:val="000000"/>
          <w:lang w:eastAsia="ko-KR"/>
        </w:rPr>
        <w:t xml:space="preserve">failed to </w:t>
      </w:r>
      <w:r w:rsidR="00DF6BC7">
        <w:rPr>
          <w:rFonts w:ascii="Calibri" w:hAnsi="Calibri" w:cs="Calibri"/>
          <w:color w:val="000000"/>
          <w:lang w:eastAsia="ko-KR"/>
        </w:rPr>
        <w:t>demonstrate clinical benefit of ticagrelor compared to clopidogrel in East Asian patients with ACS, either.</w:t>
      </w:r>
      <w:r w:rsidR="00787DE7">
        <w:rPr>
          <w:rFonts w:ascii="Calibri" w:hAnsi="Calibri" w:cs="Calibri"/>
          <w:color w:val="000000"/>
          <w:lang w:eastAsia="ko-KR"/>
        </w:rPr>
        <w:fldChar w:fldCharType="begin"/>
      </w:r>
      <w:r w:rsidR="00787DE7">
        <w:rPr>
          <w:rFonts w:ascii="Calibri" w:hAnsi="Calibri" w:cs="Calibri"/>
          <w:color w:val="000000"/>
          <w:lang w:eastAsia="ko-KR"/>
        </w:rPr>
        <w:instrText xml:space="preserve"> ADDIN ZOTERO_ITEM CSL_CITATION {"citationID":"736pRDwi","properties":{"formattedCitation":"\\super 11\\nosupersub{}","plainCitation":"11","noteIndex":0},"citationItems":[{"id":2409,"uris":["http://zotero.org/users/1354749/items/T6JCH7KH"],"uri":["http://zotero.org/users/1354749/items/T6JCH7KH"],"itemData":{"id":2409,"type":"article-journal","title":"Ticagrelor vs. Clopidogrel in Japanese, Korean and Taiwanese Patients With Acute Coronary Syndrome – Randomized, Double-Blind, Phase III PHILO Study –","container-title":"Circulation Journal","page":"2452-2460","volume":"79","issue":"11","source":"J-Stage","abstract":"Background:Few data on the relative efficacy and safety of new P2Y12inhibitors such as prasugrel and ticagrelor in Japanese, Taiwanese and South Korean patients with acute coronary syndromes (ACS) exist.Methods and Results:The multicenter, double-blind, randomized PHILO trial compared the safety and efficacy of ticagrelor vs. clopidogrel in 801 patients with ACS (Japanese, n=721; Taiwanese, n=35; South Korean, n=44; unknown ethnicity, n=1). All were planned to undergo percutaneous coronary intervention and randomized within 24 h of symptom onset. Primary safety and efficacy endpoints were time to first occurrence of any major bleeding event and to any event from the composite of myocardial infarction, stroke or death from vascular causes, respectively.At 12 months, overall major bleeding occurred in 10.3% of ticagrelor-treated patients and in 6.8% of clopidogrel-treated patients (hazard ratio (HR), 1.54; 95% confidence interval  (CI): 0.94–2.53); the composite primary efficacy endpoint occurred in 9.0% and in 6.3% of ticagrelor- and clopidogrel-treated patients, respectively (HR, 1.47; 95% CI: 0.88–2.44). For both analyses, the difference between groups was not statistically significant.Conclusions:In ACS patients from Japan, Taiwan and South Korea, event rates of primary safety and efficacy endpoints were higher, albeit not significantly, in ticagrelor-treated patients compared with clopidogrel-treated patients. This observation could be explained by the small sample size, imbalance in clinical characteristics and low number of events in the PHILO population.  (Circ J 2015; 79: 2452–2460)","DOI":"10.1253/circj.CJ-15-0112","author":[{"family":"Goto","given":"Shinya"},{"family":"Huang","given":"Chien-Hua"},{"family":"Park","given":"Seung-Jung"},{"family":"Emanuelsson","given":"Håkan"},{"family":"Kimura","given":"Takeshi"}],"issued":{"date-parts":[["2015"]]}}}],"schema":"https://github.com/citation-style-language/schema/raw/master/csl-citation.json"} </w:instrText>
      </w:r>
      <w:r w:rsidR="00787DE7">
        <w:rPr>
          <w:rFonts w:ascii="Calibri" w:hAnsi="Calibri" w:cs="Calibri"/>
          <w:color w:val="000000"/>
          <w:lang w:eastAsia="ko-KR"/>
        </w:rPr>
        <w:fldChar w:fldCharType="separate"/>
      </w:r>
      <w:r w:rsidR="00787DE7" w:rsidRPr="00787DE7">
        <w:rPr>
          <w:rFonts w:ascii="Calibri" w:hAnsi="Calibri" w:cs="Calibri"/>
          <w:color w:val="000000"/>
          <w:vertAlign w:val="superscript"/>
        </w:rPr>
        <w:t>11</w:t>
      </w:r>
      <w:r w:rsidR="00787DE7">
        <w:rPr>
          <w:rFonts w:ascii="Calibri" w:hAnsi="Calibri" w:cs="Calibri"/>
          <w:color w:val="000000"/>
          <w:lang w:eastAsia="ko-KR"/>
        </w:rPr>
        <w:fldChar w:fldCharType="end"/>
      </w:r>
      <w:r w:rsidR="00DF6BC7">
        <w:rPr>
          <w:rFonts w:ascii="Calibri" w:hAnsi="Calibri" w:cs="Calibri"/>
          <w:color w:val="000000"/>
          <w:lang w:eastAsia="ko-KR"/>
        </w:rPr>
        <w:t xml:space="preserve"> </w:t>
      </w:r>
    </w:p>
    <w:p w14:paraId="70693ADE" w14:textId="67B7886B" w:rsidR="005A1E9A" w:rsidRDefault="005A1E9A" w:rsidP="00DF6BC7">
      <w:pPr>
        <w:ind w:firstLine="432"/>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benefits and harms of ticagrelor and clopidogrel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4BA8687C" w:rsidR="00C84B89" w:rsidRDefault="001430B5" w:rsidP="0007323D">
      <w:pPr>
        <w:pStyle w:val="Heading1"/>
      </w:pPr>
      <w:r>
        <w:t>Study Objectives</w:t>
      </w:r>
      <w:bookmarkEnd w:id="5"/>
    </w:p>
    <w:p w14:paraId="19985B9B" w14:textId="3D4185F4" w:rsidR="00354C2C" w:rsidRDefault="001430B5" w:rsidP="00354C2C">
      <w:pPr>
        <w:pStyle w:val="Heading2"/>
      </w:pPr>
      <w:r>
        <w:t>Primary Hypothes</w:t>
      </w:r>
      <w:r w:rsidR="00536FE0">
        <w:t>i</w:t>
      </w:r>
      <w:r>
        <w:t>s</w:t>
      </w:r>
    </w:p>
    <w:p w14:paraId="3BEF1F8F" w14:textId="33762253" w:rsidR="001430B5" w:rsidRDefault="001430B5" w:rsidP="00A201D8">
      <w:pPr>
        <w:rPr>
          <w:rFonts w:ascii="Calibri" w:hAnsi="Calibri" w:cs="Calibri"/>
          <w:lang w:eastAsia="ko-KR"/>
        </w:rPr>
      </w:pPr>
      <w:r>
        <w:rPr>
          <w:rFonts w:ascii="Calibri" w:hAnsi="Calibri" w:cs="Calibri" w:hint="eastAsia"/>
          <w:lang w:eastAsia="ko-KR"/>
        </w:rPr>
        <w:t>T</w:t>
      </w:r>
      <w:r>
        <w:rPr>
          <w:rFonts w:ascii="Calibri" w:hAnsi="Calibri" w:cs="Calibri"/>
          <w:lang w:eastAsia="ko-KR"/>
        </w:rPr>
        <w:t>his study’s hypotheses are:</w:t>
      </w:r>
    </w:p>
    <w:p w14:paraId="651B7BE3" w14:textId="72981DEB" w:rsidR="001430B5" w:rsidRPr="001430B5" w:rsidRDefault="001430B5" w:rsidP="00A201D8">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net adverse clinical event between subjects taking ticagrelor and clopidogrel with percutaneous coronary intervention (PCI) for the treatment of acute coronary syndrome within 1 year. </w:t>
      </w:r>
    </w:p>
    <w:p w14:paraId="50AB8CE5" w14:textId="0D308326" w:rsidR="001430B5" w:rsidRDefault="001430B5" w:rsidP="001430B5">
      <w:pPr>
        <w:pStyle w:val="Heading2"/>
      </w:pPr>
      <w:r>
        <w:t>Secondary Hypotheses</w:t>
      </w:r>
    </w:p>
    <w:p w14:paraId="7999F8EE" w14:textId="093916E0" w:rsid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hemorrhagic event between subjects taking ticagrelor and clopidogrel with PCI for the treatment of acute coronary syndrome. </w:t>
      </w:r>
    </w:p>
    <w:p w14:paraId="35222EDD" w14:textId="244A2C35"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ischemic event between subjects taking ticagrelor and clopidogrel with PCI for the treatment of acute coronary syndrome. </w:t>
      </w:r>
    </w:p>
    <w:p w14:paraId="16B09DC4" w14:textId="1AD50846"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lastRenderedPageBreak/>
        <w:t xml:space="preserve">There is no difference in the incidence of dyspnea event between subjects taking ticagrelor and clopidogrel with PCI for the treatment of acute coronary syndrome. </w:t>
      </w:r>
    </w:p>
    <w:p w14:paraId="553B8481" w14:textId="2AF7E6FF" w:rsidR="001430B5" w:rsidRPr="001430B5" w:rsidRDefault="001430B5" w:rsidP="00EA6E35">
      <w:pPr>
        <w:pStyle w:val="ListParagraph"/>
        <w:numPr>
          <w:ilvl w:val="0"/>
          <w:numId w:val="15"/>
        </w:numPr>
        <w:rPr>
          <w:rFonts w:ascii="Calibri" w:hAnsi="Calibri" w:cs="Calibri"/>
          <w:lang w:eastAsia="ko-KR"/>
        </w:rPr>
      </w:pPr>
      <w:r w:rsidRPr="001430B5">
        <w:rPr>
          <w:rFonts w:ascii="Calibri" w:hAnsi="Calibri" w:cs="Calibri"/>
          <w:lang w:eastAsia="ko-KR"/>
        </w:rPr>
        <w:t xml:space="preserve">There is no difference in the mortality event between subjects taking ticagrelor and clopidogrel with PCI for the treatment of acute coronary syndrome. </w:t>
      </w:r>
    </w:p>
    <w:p w14:paraId="15BB5AFA" w14:textId="77777777" w:rsidR="001430B5" w:rsidRDefault="001430B5" w:rsidP="00A201D8">
      <w:pPr>
        <w:rPr>
          <w:rFonts w:ascii="Calibri" w:hAnsi="Calibri" w:cs="Calibri"/>
          <w:lang w:eastAsia="ko-KR"/>
        </w:rPr>
      </w:pPr>
    </w:p>
    <w:p w14:paraId="3341FDCD" w14:textId="70294B0A" w:rsidR="0009249C" w:rsidRDefault="000F16AC" w:rsidP="0009249C">
      <w:pPr>
        <w:pStyle w:val="Heading2"/>
      </w:pPr>
      <w:bookmarkStart w:id="6" w:name="_Toc470944208"/>
      <w:r>
        <w:t>Primary o</w:t>
      </w:r>
      <w:r w:rsidR="0009249C">
        <w:t>bjectives</w:t>
      </w:r>
      <w:bookmarkEnd w:id="6"/>
    </w:p>
    <w:p w14:paraId="7CE32721" w14:textId="5AFDE431" w:rsidR="00F05D4D" w:rsidRDefault="00F05D4D" w:rsidP="008D3D46">
      <w:pPr>
        <w:rPr>
          <w:rFonts w:ascii="Calibri" w:hAnsi="Calibri" w:cs="Calibri"/>
        </w:rPr>
      </w:pPr>
      <w:r w:rsidRPr="0083135A">
        <w:rPr>
          <w:rFonts w:ascii="Calibri" w:hAnsi="Calibri" w:cs="Calibri"/>
        </w:rPr>
        <w:t>The</w:t>
      </w:r>
      <w:r w:rsidR="001D1EA9">
        <w:rPr>
          <w:rFonts w:ascii="Calibri" w:hAnsi="Calibri" w:cs="Calibri"/>
        </w:rPr>
        <w:t xml:space="preserve"> overall </w:t>
      </w:r>
      <w:r w:rsidRPr="0083135A">
        <w:rPr>
          <w:rFonts w:ascii="Calibri" w:hAnsi="Calibri" w:cs="Calibri"/>
        </w:rPr>
        <w:t xml:space="preserve">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6B2BE5E" w14:textId="544EA12A" w:rsidR="008D3D46" w:rsidRDefault="001D1EA9" w:rsidP="001D1EA9">
      <w:pPr>
        <w:rPr>
          <w:rFonts w:ascii="Calibri" w:hAnsi="Calibri" w:cs="Calibri"/>
          <w:lang w:eastAsia="ko-KR"/>
        </w:rPr>
      </w:pPr>
      <w:r w:rsidRPr="001D1EA9">
        <w:rPr>
          <w:rFonts w:ascii="Calibri" w:hAnsi="Calibri" w:cs="Calibri"/>
          <w:lang w:eastAsia="ko-KR"/>
        </w:rPr>
        <w:t xml:space="preserve">The primary objective is </w:t>
      </w:r>
      <w:r>
        <w:rPr>
          <w:rFonts w:ascii="Calibri" w:hAnsi="Calibri" w:cs="Calibri"/>
          <w:lang w:eastAsia="ko-KR"/>
        </w:rPr>
        <w:t>compar</w:t>
      </w:r>
      <w:r w:rsidR="00764EEB">
        <w:rPr>
          <w:rFonts w:ascii="Calibri" w:hAnsi="Calibri" w:cs="Calibri"/>
          <w:lang w:eastAsia="ko-KR"/>
        </w:rPr>
        <w:t>ing</w:t>
      </w:r>
      <w:r>
        <w:rPr>
          <w:rFonts w:ascii="Calibri" w:hAnsi="Calibri" w:cs="Calibri"/>
          <w:lang w:eastAsia="ko-KR"/>
        </w:rPr>
        <w:t xml:space="preserve"> the risk of net adverse clinical event (NACE) which composed of recurrent myocardial infarction, any revascularization, ischemic stroke, and major bleeding</w:t>
      </w:r>
      <w:r w:rsidR="00764EEB">
        <w:rPr>
          <w:rFonts w:ascii="Calibri" w:hAnsi="Calibri" w:cs="Calibri"/>
          <w:lang w:eastAsia="ko-KR"/>
        </w:rPr>
        <w:t>,</w:t>
      </w:r>
      <w:r>
        <w:rPr>
          <w:rFonts w:ascii="Calibri" w:hAnsi="Calibri" w:cs="Calibri"/>
          <w:lang w:eastAsia="ko-KR"/>
        </w:rPr>
        <w:t xml:space="preserve"> </w:t>
      </w:r>
      <w:r w:rsidR="00764EEB">
        <w:rPr>
          <w:rFonts w:ascii="Calibri" w:hAnsi="Calibri" w:cs="Calibri"/>
          <w:lang w:eastAsia="ko-KR"/>
        </w:rPr>
        <w:t xml:space="preserve">within 1 year </w:t>
      </w:r>
      <w:r>
        <w:rPr>
          <w:rFonts w:ascii="Calibri" w:hAnsi="Calibri" w:cs="Calibri"/>
          <w:lang w:eastAsia="ko-KR"/>
        </w:rPr>
        <w:t>between</w:t>
      </w:r>
      <w:r w:rsidR="00764EEB">
        <w:rPr>
          <w:rFonts w:ascii="Calibri" w:hAnsi="Calibri" w:cs="Calibri"/>
          <w:lang w:eastAsia="ko-KR"/>
        </w:rPr>
        <w:t xml:space="preserve"> ticagrelor and clopidogrel user among patients undertook percutaneous coronary intervention due to acute coronary syndrome. </w:t>
      </w:r>
    </w:p>
    <w:p w14:paraId="5B727D73" w14:textId="52439CD0" w:rsidR="000F16AC" w:rsidRDefault="000F16AC" w:rsidP="008D3D46">
      <w:pPr>
        <w:rPr>
          <w:rFonts w:ascii="Calibri" w:hAnsi="Calibri" w:cs="Calibri"/>
          <w:lang w:eastAsia="ko-KR"/>
        </w:rPr>
      </w:pPr>
    </w:p>
    <w:p w14:paraId="68084EDD" w14:textId="6687FBA5" w:rsidR="000F16AC" w:rsidRDefault="000F16AC" w:rsidP="000F16AC">
      <w:pPr>
        <w:pStyle w:val="Heading2"/>
      </w:pPr>
      <w:r>
        <w:t>Secondary objectives</w:t>
      </w:r>
    </w:p>
    <w:p w14:paraId="407EBB5A" w14:textId="3CCF56DD" w:rsidR="008D3D46" w:rsidRDefault="0049270D" w:rsidP="008D3D46">
      <w:pPr>
        <w:rPr>
          <w:rFonts w:ascii="Calibri" w:hAnsi="Calibri" w:cs="Calibri"/>
          <w:lang w:eastAsia="ko-KR"/>
        </w:rPr>
      </w:pPr>
      <w:r>
        <w:rPr>
          <w:rFonts w:ascii="Calibri" w:hAnsi="Calibri" w:cs="Calibri"/>
          <w:lang w:eastAsia="ko-KR"/>
        </w:rPr>
        <w:tab/>
        <w:t>-</w:t>
      </w:r>
      <w:r w:rsidR="00764EEB">
        <w:rPr>
          <w:rFonts w:ascii="Calibri" w:hAnsi="Calibri" w:cs="Calibri"/>
          <w:lang w:eastAsia="ko-KR"/>
        </w:rPr>
        <w:t xml:space="preserve">Comparing </w:t>
      </w:r>
      <w:r>
        <w:rPr>
          <w:rFonts w:ascii="Calibri" w:hAnsi="Calibri" w:cs="Calibri"/>
          <w:lang w:eastAsia="ko-KR"/>
        </w:rPr>
        <w:t xml:space="preserve">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47C947B6" w14:textId="3CFE78BD" w:rsidR="00764EEB" w:rsidRPr="00764EEB" w:rsidRDefault="00764EEB" w:rsidP="00764EEB">
      <w:pPr>
        <w:rPr>
          <w:rFonts w:ascii="Calibri" w:hAnsi="Calibri" w:cs="Calibri"/>
          <w:lang w:eastAsia="ko-KR"/>
        </w:rPr>
      </w:pPr>
      <w:r>
        <w:rPr>
          <w:rFonts w:ascii="Calibri" w:hAnsi="Calibri" w:cs="Calibri"/>
          <w:lang w:eastAsia="ko-KR"/>
        </w:rPr>
        <w:tab/>
        <w:t>-Comparing use of ticagrelor vs clopidogrel on risk of any revascularization</w:t>
      </w:r>
      <w:r w:rsidR="00902440">
        <w:rPr>
          <w:rFonts w:ascii="Calibri" w:hAnsi="Calibri" w:cs="Calibri"/>
          <w:lang w:eastAsia="ko-KR"/>
        </w:rPr>
        <w:t xml:space="preserve"> including PCI and CABG</w:t>
      </w:r>
    </w:p>
    <w:p w14:paraId="0FD0F6A6" w14:textId="418FFD14"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902440">
        <w:rPr>
          <w:rFonts w:ascii="Calibri" w:hAnsi="Calibri" w:cs="Calibri"/>
          <w:lang w:eastAsia="ko-KR"/>
        </w:rPr>
        <w:t>ischemic stroke</w:t>
      </w:r>
    </w:p>
    <w:p w14:paraId="5E92F680" w14:textId="79C1B9B7"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0550F">
        <w:rPr>
          <w:rFonts w:ascii="Calibri" w:hAnsi="Calibri" w:cs="Calibri"/>
          <w:lang w:eastAsia="ko-KR"/>
        </w:rPr>
        <w:t>intracranial hemorrhage</w:t>
      </w:r>
    </w:p>
    <w:p w14:paraId="47076F2E" w14:textId="2F62C7A1"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gastrointestinal (GI) bleeding</w:t>
      </w:r>
      <w:r>
        <w:rPr>
          <w:rFonts w:ascii="Calibri" w:hAnsi="Calibri" w:cs="Calibri"/>
          <w:lang w:eastAsia="ko-KR"/>
        </w:rPr>
        <w:t xml:space="preserve"> </w:t>
      </w:r>
    </w:p>
    <w:p w14:paraId="44AC9F8B"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ischemic event including recurrent MI, any revascularization, and ischemic stroke</w:t>
      </w:r>
    </w:p>
    <w:p w14:paraId="598617F6"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major bleeding event including intracranial hemorrhage and GI bleeding</w:t>
      </w:r>
    </w:p>
    <w:p w14:paraId="73F10389" w14:textId="0F1038FF" w:rsidR="00BD4B6B" w:rsidRDefault="00BD4B6B" w:rsidP="00BD4B6B">
      <w:pPr>
        <w:rPr>
          <w:rFonts w:ascii="Calibri" w:hAnsi="Calibri" w:cs="Calibri"/>
          <w:lang w:eastAsia="ko-KR"/>
        </w:rPr>
      </w:pPr>
      <w:r>
        <w:rPr>
          <w:rFonts w:ascii="Calibri" w:hAnsi="Calibri" w:cs="Calibri"/>
          <w:lang w:eastAsia="ko-KR"/>
        </w:rPr>
        <w:tab/>
        <w:t>-Comparing use of ticagrelor vs clopidogrel on risk of dyspnea</w:t>
      </w:r>
    </w:p>
    <w:p w14:paraId="7C674BED" w14:textId="30C30155" w:rsidR="00BD4B6B" w:rsidRPr="00BD4B6B" w:rsidRDefault="00BD4B6B" w:rsidP="00BD4B6B">
      <w:pPr>
        <w:rPr>
          <w:rFonts w:ascii="Calibri" w:hAnsi="Calibri" w:cs="Calibri"/>
          <w:lang w:eastAsia="ko-KR"/>
        </w:rPr>
      </w:pPr>
      <w:r>
        <w:rPr>
          <w:rFonts w:ascii="Calibri" w:hAnsi="Calibri" w:cs="Calibri"/>
          <w:lang w:eastAsia="ko-KR"/>
        </w:rPr>
        <w:tab/>
        <w:t>-Comparing use of ticagrelor vs clopidogrel on risk of death</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7" w:name="_Toc470944209"/>
      <w:r>
        <w:lastRenderedPageBreak/>
        <w:t>Research me</w:t>
      </w:r>
      <w:r w:rsidR="00106CBC">
        <w:t>t</w:t>
      </w:r>
      <w:r>
        <w:t>hods</w:t>
      </w:r>
      <w:bookmarkEnd w:id="7"/>
    </w:p>
    <w:p w14:paraId="57891139" w14:textId="77777777" w:rsidR="00354C2C" w:rsidRDefault="00647841" w:rsidP="00647841">
      <w:pPr>
        <w:pStyle w:val="Heading2"/>
      </w:pPr>
      <w:bookmarkStart w:id="8" w:name="_Toc470944210"/>
      <w:r>
        <w:t xml:space="preserve">Study </w:t>
      </w:r>
      <w:r w:rsidR="00EF05FD">
        <w:t>D</w:t>
      </w:r>
      <w:r>
        <w:t>esign</w:t>
      </w:r>
      <w:bookmarkEnd w:id="8"/>
    </w:p>
    <w:p w14:paraId="4066A27B" w14:textId="77777777" w:rsidR="00FC47D9" w:rsidRPr="00FC47D9" w:rsidRDefault="00FC47D9" w:rsidP="00FC47D9">
      <w:pPr>
        <w:pStyle w:val="Heading3"/>
      </w:pPr>
      <w:bookmarkStart w:id="9" w:name="_Toc470944211"/>
      <w:r>
        <w:t>Overview</w:t>
      </w:r>
      <w:bookmarkEnd w:id="9"/>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w:t>
      </w:r>
    </w:p>
    <w:p w14:paraId="6786B262" w14:textId="3AD738D4" w:rsidR="00F86DF6" w:rsidRDefault="00396739" w:rsidP="005766BB">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 percutaneous coronary intervention (PCI)</w:t>
      </w:r>
      <w:r>
        <w:t xml:space="preserve">, one of the main indications for the drugs of interest. The primary outcome of is </w:t>
      </w:r>
      <w:r w:rsidR="00342A5C">
        <w:t>net adverse clinical event</w:t>
      </w:r>
      <w:r>
        <w:t>. Proportional hazard models will be used to assess the hazard ratios between the two exposure cohorts. Adjustment for baseline confounders will be done using propensity scores.</w:t>
      </w:r>
    </w:p>
    <w:p w14:paraId="6DABF833" w14:textId="77777777" w:rsidR="00E25E4C" w:rsidRDefault="00E25E4C" w:rsidP="005766BB"/>
    <w:p w14:paraId="0462E36D" w14:textId="72AEE6C0" w:rsidR="00E25E4C" w:rsidRDefault="00E25E4C" w:rsidP="00E25E4C">
      <w:pPr>
        <w:pStyle w:val="Heading2"/>
      </w:pPr>
      <w:bookmarkStart w:id="10" w:name="_Toc470944212"/>
      <w:r>
        <w:rPr>
          <w:rFonts w:eastAsia="Malgun Gothic" w:hint="eastAsia"/>
          <w:lang w:eastAsia="ko-KR"/>
        </w:rPr>
        <w:t>S</w:t>
      </w:r>
      <w:r>
        <w:rPr>
          <w:rFonts w:eastAsia="Malgun Gothic"/>
          <w:lang w:eastAsia="ko-KR"/>
        </w:rPr>
        <w:t>tudy population</w:t>
      </w:r>
    </w:p>
    <w:p w14:paraId="32A29479" w14:textId="4EF0BBD6" w:rsidR="00FC47D9" w:rsidRDefault="000D46CF" w:rsidP="00961DED">
      <w:pPr>
        <w:pStyle w:val="Heading3"/>
      </w:pPr>
      <w:r>
        <w:t xml:space="preserve">Primary </w:t>
      </w:r>
      <w:r w:rsidR="00FA320A">
        <w:t xml:space="preserve">Study </w:t>
      </w:r>
      <w:r w:rsidR="00300ED7">
        <w:t>population</w:t>
      </w:r>
      <w:bookmarkEnd w:id="10"/>
    </w:p>
    <w:p w14:paraId="51E3E3DB" w14:textId="36D50F58" w:rsidR="00C34318" w:rsidRDefault="00C34318" w:rsidP="00C34318">
      <w:r>
        <w:t xml:space="preserve">All subjects in the database will be included who meet the following criteria: (note: the index date is the start of the exposure to </w:t>
      </w:r>
      <w:r w:rsidR="00487E41">
        <w:t>ticagrelor</w:t>
      </w:r>
      <w:r>
        <w:t xml:space="preserve"> or </w:t>
      </w:r>
      <w:r w:rsidR="00487E41">
        <w:t>clopidogrel</w:t>
      </w:r>
      <w:r>
        <w:t>)</w:t>
      </w:r>
    </w:p>
    <w:p w14:paraId="2EA92CD0" w14:textId="4C62F4A4" w:rsidR="00C34318" w:rsidRDefault="00C34318" w:rsidP="006D3346">
      <w:pPr>
        <w:pStyle w:val="ListParagraph"/>
        <w:numPr>
          <w:ilvl w:val="0"/>
          <w:numId w:val="4"/>
        </w:numPr>
      </w:pPr>
      <w:r>
        <w:t xml:space="preserve">Exposure to </w:t>
      </w:r>
      <w:r w:rsidR="00342A5C">
        <w:rPr>
          <w:lang w:eastAsia="ko-KR"/>
        </w:rPr>
        <w:t>ticagrelor</w:t>
      </w:r>
      <w:r>
        <w:t xml:space="preserve"> or </w:t>
      </w:r>
      <w:r w:rsidR="00342A5C">
        <w:t>clopidogrel</w:t>
      </w:r>
    </w:p>
    <w:p w14:paraId="0B5021E8" w14:textId="6B89340F" w:rsidR="00342A5C" w:rsidRDefault="00342A5C" w:rsidP="006D3346">
      <w:pPr>
        <w:pStyle w:val="ListParagraph"/>
        <w:numPr>
          <w:ilvl w:val="0"/>
          <w:numId w:val="4"/>
        </w:numPr>
      </w:pPr>
      <w:r>
        <w:t>20 years old or older</w:t>
      </w:r>
    </w:p>
    <w:p w14:paraId="2B2902C0" w14:textId="099F266D" w:rsidR="00C34318" w:rsidRDefault="00C34318" w:rsidP="006D3346">
      <w:pPr>
        <w:pStyle w:val="ListParagraph"/>
        <w:numPr>
          <w:ilvl w:val="0"/>
          <w:numId w:val="4"/>
        </w:numPr>
      </w:pPr>
      <w:r>
        <w:t xml:space="preserve">At least </w:t>
      </w:r>
      <w:r w:rsidR="00A65697">
        <w:t>365</w:t>
      </w:r>
      <w:r>
        <w:t xml:space="preserve"> days of observation time prior to the index date</w:t>
      </w:r>
    </w:p>
    <w:p w14:paraId="3991EA8E" w14:textId="0ACB1C67" w:rsidR="00342A5C" w:rsidRDefault="00342A5C" w:rsidP="006D3346">
      <w:pPr>
        <w:pStyle w:val="ListParagraph"/>
        <w:numPr>
          <w:ilvl w:val="0"/>
          <w:numId w:val="4"/>
        </w:numPr>
      </w:pPr>
      <w:r>
        <w:t>A procedure of PCI between 7 days before and 7 days after the index date</w:t>
      </w:r>
    </w:p>
    <w:p w14:paraId="5F5B5BC3" w14:textId="3D86E370" w:rsidR="00C34318" w:rsidRDefault="00C34318" w:rsidP="006D3346">
      <w:pPr>
        <w:pStyle w:val="ListParagraph"/>
        <w:numPr>
          <w:ilvl w:val="0"/>
          <w:numId w:val="4"/>
        </w:numPr>
      </w:pPr>
      <w:r>
        <w:t xml:space="preserve">A diagnose of </w:t>
      </w:r>
      <w:r w:rsidR="00342A5C">
        <w:t>ACS</w:t>
      </w:r>
      <w:r>
        <w:t xml:space="preserve"> </w:t>
      </w:r>
      <w:r w:rsidR="00342A5C">
        <w:t>between 7 days before and 7 days after the index date</w:t>
      </w:r>
    </w:p>
    <w:p w14:paraId="7AD019E6" w14:textId="7397C3D8" w:rsidR="00342A5C" w:rsidRDefault="00342A5C" w:rsidP="006D3346">
      <w:pPr>
        <w:pStyle w:val="ListParagraph"/>
        <w:numPr>
          <w:ilvl w:val="0"/>
          <w:numId w:val="4"/>
        </w:numPr>
      </w:pPr>
      <w:r>
        <w:t>Concomitant aspirin use between 7 days before and 7 days after the index date</w:t>
      </w:r>
    </w:p>
    <w:p w14:paraId="20413260" w14:textId="43543C10" w:rsidR="00342A5C" w:rsidRDefault="00342A5C" w:rsidP="006D3346">
      <w:pPr>
        <w:pStyle w:val="ListParagraph"/>
        <w:numPr>
          <w:ilvl w:val="0"/>
          <w:numId w:val="4"/>
        </w:numPr>
      </w:pPr>
      <w:r>
        <w:t xml:space="preserve">Without use of prasugrel or the </w:t>
      </w:r>
      <w:r>
        <w:rPr>
          <w:lang w:eastAsia="ko-KR"/>
        </w:rPr>
        <w:t>opposing drug within previous 30 days from index date</w:t>
      </w:r>
    </w:p>
    <w:p w14:paraId="1A5DBD08" w14:textId="432BD06C" w:rsidR="00A65697" w:rsidRDefault="00A65697" w:rsidP="006D3346">
      <w:pPr>
        <w:pStyle w:val="ListParagraph"/>
        <w:numPr>
          <w:ilvl w:val="0"/>
          <w:numId w:val="4"/>
        </w:numPr>
      </w:pPr>
      <w:r>
        <w:rPr>
          <w:rFonts w:hint="eastAsia"/>
          <w:lang w:eastAsia="ko-KR"/>
        </w:rPr>
        <w:t>N</w:t>
      </w:r>
      <w:r>
        <w:rPr>
          <w:lang w:eastAsia="ko-KR"/>
        </w:rPr>
        <w:t xml:space="preserve">o diagnosis of the </w:t>
      </w:r>
      <w:r w:rsidR="00342A5C">
        <w:rPr>
          <w:lang w:eastAsia="ko-KR"/>
        </w:rPr>
        <w:t>stroke</w:t>
      </w:r>
      <w:r>
        <w:rPr>
          <w:lang w:eastAsia="ko-KR"/>
        </w:rPr>
        <w:t xml:space="preserve"> preceding the index date</w:t>
      </w:r>
    </w:p>
    <w:p w14:paraId="02E7991D" w14:textId="224D94E7" w:rsidR="00342A5C" w:rsidRDefault="00342A5C" w:rsidP="006D3346">
      <w:pPr>
        <w:pStyle w:val="ListParagraph"/>
        <w:numPr>
          <w:ilvl w:val="0"/>
          <w:numId w:val="4"/>
        </w:numPr>
      </w:pPr>
      <w:r>
        <w:rPr>
          <w:rFonts w:hint="eastAsia"/>
          <w:lang w:eastAsia="ko-KR"/>
        </w:rPr>
        <w:t>N</w:t>
      </w:r>
      <w:r>
        <w:rPr>
          <w:lang w:eastAsia="ko-KR"/>
        </w:rPr>
        <w:t>o diagnosis of the GI bleeding preceding the index date</w:t>
      </w:r>
    </w:p>
    <w:p w14:paraId="1556219C" w14:textId="0FA4C3CC" w:rsidR="000D46CF" w:rsidRDefault="000D46CF" w:rsidP="00111C23">
      <w:pPr>
        <w:pStyle w:val="Heading3"/>
      </w:pPr>
      <w:r>
        <w:t>Study population for sensitivity analysis</w:t>
      </w:r>
    </w:p>
    <w:p w14:paraId="365D8F69" w14:textId="274C5F9A" w:rsidR="000D46CF" w:rsidRDefault="000D46CF" w:rsidP="000D46CF">
      <w:r>
        <w:t xml:space="preserve">In Korea, ticagrelor was covered by insurance from March 2013. Additional sensitivity analysis will </w:t>
      </w:r>
      <w:r w:rsidR="00205E40">
        <w:rPr>
          <w:rFonts w:hint="eastAsia"/>
          <w:lang w:eastAsia="ko-KR"/>
        </w:rPr>
        <w:t>o</w:t>
      </w:r>
      <w:r w:rsidR="00205E40">
        <w:rPr>
          <w:lang w:eastAsia="ko-KR"/>
        </w:rPr>
        <w:t xml:space="preserve">nly </w:t>
      </w:r>
      <w:r>
        <w:t>those starts the drug from 2013-03-01 to 2016-12-31</w:t>
      </w:r>
      <w:r w:rsidR="00205E40">
        <w:t xml:space="preserve"> for study population</w:t>
      </w:r>
      <w:r>
        <w:t xml:space="preserve">. </w:t>
      </w:r>
    </w:p>
    <w:p w14:paraId="003793A9" w14:textId="41335E51" w:rsidR="000D46CF" w:rsidRDefault="000D46CF" w:rsidP="000D46CF">
      <w:pPr>
        <w:pStyle w:val="ListParagraph"/>
        <w:numPr>
          <w:ilvl w:val="0"/>
          <w:numId w:val="4"/>
        </w:numPr>
      </w:pPr>
      <w:r>
        <w:t xml:space="preserve">Exposure to </w:t>
      </w:r>
      <w:r>
        <w:rPr>
          <w:lang w:eastAsia="ko-KR"/>
        </w:rPr>
        <w:t>ticagrelor</w:t>
      </w:r>
      <w:r>
        <w:t xml:space="preserve"> or clopidogrel from 2013-03-01 to 2016-12-31. </w:t>
      </w:r>
    </w:p>
    <w:p w14:paraId="6F287450" w14:textId="77777777" w:rsidR="000D46CF" w:rsidRDefault="000D46CF" w:rsidP="000D46CF">
      <w:pPr>
        <w:pStyle w:val="ListParagraph"/>
        <w:numPr>
          <w:ilvl w:val="0"/>
          <w:numId w:val="4"/>
        </w:numPr>
      </w:pPr>
      <w:r>
        <w:t>20 years old or older</w:t>
      </w:r>
    </w:p>
    <w:p w14:paraId="7E030A8F" w14:textId="77777777" w:rsidR="000D46CF" w:rsidRDefault="000D46CF" w:rsidP="000D46CF">
      <w:pPr>
        <w:pStyle w:val="ListParagraph"/>
        <w:numPr>
          <w:ilvl w:val="0"/>
          <w:numId w:val="4"/>
        </w:numPr>
      </w:pPr>
      <w:r>
        <w:t>At least 365 days of observation time prior to the index date</w:t>
      </w:r>
    </w:p>
    <w:p w14:paraId="55B914F2" w14:textId="77777777" w:rsidR="000D46CF" w:rsidRDefault="000D46CF" w:rsidP="000D46CF">
      <w:pPr>
        <w:pStyle w:val="ListParagraph"/>
        <w:numPr>
          <w:ilvl w:val="0"/>
          <w:numId w:val="4"/>
        </w:numPr>
      </w:pPr>
      <w:r>
        <w:t>A procedure of PCI between 7 days before and 7 days after the index date</w:t>
      </w:r>
    </w:p>
    <w:p w14:paraId="386571A3" w14:textId="77777777" w:rsidR="000D46CF" w:rsidRDefault="000D46CF" w:rsidP="000D46CF">
      <w:pPr>
        <w:pStyle w:val="ListParagraph"/>
        <w:numPr>
          <w:ilvl w:val="0"/>
          <w:numId w:val="4"/>
        </w:numPr>
      </w:pPr>
      <w:r>
        <w:t>A diagnose of ACS between 7 days before and 7 days after the index date</w:t>
      </w:r>
    </w:p>
    <w:p w14:paraId="26C55F5F" w14:textId="77777777" w:rsidR="000D46CF" w:rsidRDefault="000D46CF" w:rsidP="000D46CF">
      <w:pPr>
        <w:pStyle w:val="ListParagraph"/>
        <w:numPr>
          <w:ilvl w:val="0"/>
          <w:numId w:val="4"/>
        </w:numPr>
      </w:pPr>
      <w:r>
        <w:lastRenderedPageBreak/>
        <w:t>Concomitant aspirin use between 7 days before and 7 days after the index date</w:t>
      </w:r>
    </w:p>
    <w:p w14:paraId="7CE87B3A" w14:textId="77777777" w:rsidR="000D46CF" w:rsidRDefault="000D46CF" w:rsidP="000D46CF">
      <w:pPr>
        <w:pStyle w:val="ListParagraph"/>
        <w:numPr>
          <w:ilvl w:val="0"/>
          <w:numId w:val="4"/>
        </w:numPr>
      </w:pPr>
      <w:r>
        <w:t xml:space="preserve">Without use of prasugrel or the </w:t>
      </w:r>
      <w:r>
        <w:rPr>
          <w:lang w:eastAsia="ko-KR"/>
        </w:rPr>
        <w:t>opposing drug within previous 30 days from index date</w:t>
      </w:r>
    </w:p>
    <w:p w14:paraId="7DCC575A" w14:textId="77777777" w:rsidR="000D46CF" w:rsidRDefault="000D46CF" w:rsidP="000D46CF">
      <w:pPr>
        <w:pStyle w:val="ListParagraph"/>
        <w:numPr>
          <w:ilvl w:val="0"/>
          <w:numId w:val="4"/>
        </w:numPr>
      </w:pPr>
      <w:r>
        <w:rPr>
          <w:rFonts w:hint="eastAsia"/>
          <w:lang w:eastAsia="ko-KR"/>
        </w:rPr>
        <w:t>N</w:t>
      </w:r>
      <w:r>
        <w:rPr>
          <w:lang w:eastAsia="ko-KR"/>
        </w:rPr>
        <w:t>o diagnosis of the stroke preceding the index date</w:t>
      </w:r>
    </w:p>
    <w:p w14:paraId="23401E7E" w14:textId="77777777" w:rsidR="000D46CF" w:rsidRDefault="000D46CF" w:rsidP="000D46CF">
      <w:pPr>
        <w:pStyle w:val="ListParagraph"/>
        <w:numPr>
          <w:ilvl w:val="0"/>
          <w:numId w:val="4"/>
        </w:numPr>
      </w:pPr>
      <w:r>
        <w:rPr>
          <w:rFonts w:hint="eastAsia"/>
          <w:lang w:eastAsia="ko-KR"/>
        </w:rPr>
        <w:t>N</w:t>
      </w:r>
      <w:r>
        <w:rPr>
          <w:lang w:eastAsia="ko-KR"/>
        </w:rPr>
        <w:t>o diagnosis of the GI bleeding preceding the index date</w:t>
      </w:r>
    </w:p>
    <w:p w14:paraId="4D96C075" w14:textId="41C5E95A" w:rsidR="00BE5778" w:rsidRDefault="00BE5778" w:rsidP="00BE5778"/>
    <w:p w14:paraId="3D203E54" w14:textId="77777777" w:rsidR="002E7FF9" w:rsidRDefault="002E7FF9" w:rsidP="00E25E4C">
      <w:pPr>
        <w:pStyle w:val="Heading2"/>
      </w:pPr>
      <w:bookmarkStart w:id="11" w:name="_Toc470944216"/>
      <w:r>
        <w:t>Exposures</w:t>
      </w:r>
      <w:bookmarkEnd w:id="11"/>
    </w:p>
    <w:p w14:paraId="7CAE8447" w14:textId="4C218F5B" w:rsidR="00E25E4C" w:rsidRDefault="00E25E4C" w:rsidP="00E25E4C">
      <w:pPr>
        <w:pStyle w:val="Heading3"/>
      </w:pPr>
      <w:r>
        <w:t>Target: Ticagrelor user with percutaneous coronary injury due to acute coronary syndrome</w:t>
      </w:r>
    </w:p>
    <w:p w14:paraId="462BE875"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itial Event Cohort</w:t>
      </w:r>
    </w:p>
    <w:p w14:paraId="1D81ABB2"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12A48151" w14:textId="77777777" w:rsidR="002E7FF9" w:rsidRPr="00251097" w:rsidRDefault="002E7FF9" w:rsidP="002E7FF9">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ticagrelor</w:t>
      </w:r>
    </w:p>
    <w:p w14:paraId="4C01B600" w14:textId="77777777" w:rsidR="002E7FF9" w:rsidRPr="00251097" w:rsidRDefault="002E7FF9" w:rsidP="002E7FF9">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78AFF2F7"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continuous observation of at least 365 days prior and 0 days after event index date, and limit initial events to: </w:t>
      </w:r>
      <w:r w:rsidRPr="00251097">
        <w:rPr>
          <w:rFonts w:ascii="Segoe UI" w:eastAsia="Times New Roman" w:hAnsi="Segoe UI" w:cs="Segoe UI"/>
          <w:b/>
          <w:bCs/>
          <w:color w:val="333333"/>
          <w:sz w:val="18"/>
          <w:szCs w:val="18"/>
          <w:lang w:eastAsia="ko-KR"/>
        </w:rPr>
        <w:t>earliest event per person.</w:t>
      </w:r>
    </w:p>
    <w:p w14:paraId="1108ED30"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p>
    <w:p w14:paraId="1E7FFCDE"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2F148D7E"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4284E122" w14:textId="77777777" w:rsidR="002E7FF9" w:rsidRPr="00251097" w:rsidRDefault="002E7FF9" w:rsidP="002E7FF9">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procedure of PCI</w:t>
      </w:r>
    </w:p>
    <w:p w14:paraId="7EBD9E54"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B6FF99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21C63606"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4C1351CE"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1C362C9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6558A39F" w14:textId="77777777" w:rsidR="002E7FF9" w:rsidRPr="00251097" w:rsidRDefault="002E7FF9" w:rsidP="002E7FF9">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condition occurrence of ACS</w:t>
      </w:r>
    </w:p>
    <w:p w14:paraId="1489E8A6"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09AEF2A3"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179F11E3"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4C7DED8F" w14:textId="77777777" w:rsidR="002E7FF9" w:rsidRPr="00251097" w:rsidRDefault="002E7FF9" w:rsidP="002E7FF9">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drug exposure of aspirin</w:t>
      </w:r>
    </w:p>
    <w:p w14:paraId="160F545A"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6523CC85"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3: Without clopidogrel or prasugrel on the day of PCI</w:t>
      </w:r>
    </w:p>
    <w:p w14:paraId="296A03A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6319EDE2"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clopidogrel</w:t>
      </w:r>
    </w:p>
    <w:p w14:paraId="74C7F25B"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where event starts between 30 days Before and 0 days After index start date</w:t>
      </w:r>
    </w:p>
    <w:p w14:paraId="35A9858B"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43750255"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7AE752BD"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175E1107"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0EBFF078"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7478E489"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5CE45DC5"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3FEE2E1A"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2F6B65A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46267E3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4DC5150B"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1CC513A6"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4F8F9A2D"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qualifying cohort to: </w:t>
      </w:r>
      <w:r w:rsidRPr="00251097">
        <w:rPr>
          <w:rFonts w:ascii="Segoe UI" w:eastAsia="Times New Roman" w:hAnsi="Segoe UI" w:cs="Segoe UI"/>
          <w:b/>
          <w:bCs/>
          <w:color w:val="333333"/>
          <w:sz w:val="18"/>
          <w:szCs w:val="18"/>
          <w:lang w:eastAsia="ko-KR"/>
        </w:rPr>
        <w:t>earliest event per person.</w:t>
      </w:r>
    </w:p>
    <w:p w14:paraId="531A8624"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3B98EC1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74A62676"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251E8397"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ticagrelor</w:t>
      </w:r>
    </w:p>
    <w:p w14:paraId="1EAB021D"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217CC63D"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1CA14FC2" w14:textId="5E253C32" w:rsidR="00E25E4C" w:rsidRDefault="00E25E4C" w:rsidP="00E25E4C">
      <w:pPr>
        <w:pStyle w:val="Heading3"/>
      </w:pPr>
      <w:r>
        <w:t xml:space="preserve">Comparator: </w:t>
      </w:r>
      <w:r w:rsidR="00F21F69">
        <w:t>Clopidogrel</w:t>
      </w:r>
      <w:r>
        <w:t xml:space="preserve"> user with percutaneous coronary injury due to acute coronary syndrome</w:t>
      </w:r>
    </w:p>
    <w:p w14:paraId="550C79E6"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itial Event Cohort</w:t>
      </w:r>
    </w:p>
    <w:p w14:paraId="5AAD6244"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489FB241" w14:textId="77777777" w:rsidR="002E7FF9" w:rsidRPr="00251097" w:rsidRDefault="002E7FF9" w:rsidP="002E7FF9">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w:t>
      </w:r>
      <w:r>
        <w:rPr>
          <w:rFonts w:ascii="Segoe UI" w:eastAsia="Times New Roman" w:hAnsi="Segoe UI" w:cs="Segoe UI"/>
          <w:color w:val="333333"/>
          <w:sz w:val="18"/>
          <w:szCs w:val="18"/>
          <w:lang w:eastAsia="ko-KR"/>
        </w:rPr>
        <w:t>clopidogrel</w:t>
      </w:r>
    </w:p>
    <w:p w14:paraId="31864281" w14:textId="77777777" w:rsidR="002E7FF9" w:rsidRPr="00251097" w:rsidRDefault="002E7FF9" w:rsidP="002E7FF9">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06B20F0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continuous observation of at least 365 days prior and 0 days after event index date, and limit initial events to: </w:t>
      </w:r>
      <w:r w:rsidRPr="00251097">
        <w:rPr>
          <w:rFonts w:ascii="Segoe UI" w:eastAsia="Times New Roman" w:hAnsi="Segoe UI" w:cs="Segoe UI"/>
          <w:b/>
          <w:bCs/>
          <w:color w:val="333333"/>
          <w:sz w:val="18"/>
          <w:szCs w:val="18"/>
          <w:lang w:eastAsia="ko-KR"/>
        </w:rPr>
        <w:t>earliest event per person.</w:t>
      </w:r>
    </w:p>
    <w:p w14:paraId="77F65F6B"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p>
    <w:p w14:paraId="41B785B4"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389131B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52D25D4" w14:textId="77777777" w:rsidR="002E7FF9" w:rsidRPr="00251097" w:rsidRDefault="002E7FF9" w:rsidP="002E7FF9">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at least 1 occurrences of a procedure of PCI</w:t>
      </w:r>
    </w:p>
    <w:p w14:paraId="20110285"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79A6D4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0A5E0E4A"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5556DEC9"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00AD9DD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1F8BF168" w14:textId="77777777" w:rsidR="002E7FF9" w:rsidRPr="00251097" w:rsidRDefault="002E7FF9" w:rsidP="002E7FF9">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condition occurrence of ACS</w:t>
      </w:r>
    </w:p>
    <w:p w14:paraId="56B8E924"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0ED4DE9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176AF94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7DE8FC44" w14:textId="77777777" w:rsidR="002E7FF9" w:rsidRPr="00251097" w:rsidRDefault="002E7FF9" w:rsidP="002E7FF9">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occurrences of a drug exposure of aspirin</w:t>
      </w:r>
    </w:p>
    <w:p w14:paraId="6E22ABBF"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3239FB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Inclusion Criteria #3: Without </w:t>
      </w:r>
      <w:r>
        <w:rPr>
          <w:rFonts w:ascii="Segoe UI" w:eastAsia="Times New Roman" w:hAnsi="Segoe UI" w:cs="Segoe UI"/>
          <w:color w:val="333333"/>
          <w:sz w:val="18"/>
          <w:szCs w:val="18"/>
          <w:lang w:eastAsia="ko-KR"/>
        </w:rPr>
        <w:t>ticagrelor</w:t>
      </w:r>
      <w:r w:rsidRPr="00251097">
        <w:rPr>
          <w:rFonts w:ascii="Segoe UI" w:eastAsia="Times New Roman" w:hAnsi="Segoe UI" w:cs="Segoe UI"/>
          <w:color w:val="333333"/>
          <w:sz w:val="18"/>
          <w:szCs w:val="18"/>
          <w:lang w:eastAsia="ko-KR"/>
        </w:rPr>
        <w:t xml:space="preserve"> or prasugrel on the day of PCI</w:t>
      </w:r>
    </w:p>
    <w:p w14:paraId="48B32DE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1CF4215A"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w:t>
      </w:r>
      <w:r>
        <w:rPr>
          <w:rFonts w:ascii="Segoe UI" w:eastAsia="Times New Roman" w:hAnsi="Segoe UI" w:cs="Segoe UI"/>
          <w:color w:val="333333"/>
          <w:sz w:val="18"/>
          <w:szCs w:val="18"/>
          <w:lang w:eastAsia="ko-KR"/>
        </w:rPr>
        <w:t>ticagrelor</w:t>
      </w:r>
    </w:p>
    <w:p w14:paraId="5CB042E6"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71035D26"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291974B7"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509F5856"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0C0CBC8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5FA84B7F"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56652E89"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02B73117"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48E2E15F"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42ECE53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15212D9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4DEDAD0"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647D390C"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3302793F"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Limit qualifying cohort to: </w:t>
      </w:r>
      <w:r w:rsidRPr="00251097">
        <w:rPr>
          <w:rFonts w:ascii="Segoe UI" w:eastAsia="Times New Roman" w:hAnsi="Segoe UI" w:cs="Segoe UI"/>
          <w:b/>
          <w:bCs/>
          <w:color w:val="333333"/>
          <w:sz w:val="18"/>
          <w:szCs w:val="18"/>
          <w:lang w:eastAsia="ko-KR"/>
        </w:rPr>
        <w:t>earliest event per person.</w:t>
      </w:r>
    </w:p>
    <w:p w14:paraId="00F2315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665BAD1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660B7CE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61C3AEC4"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w:t>
      </w:r>
      <w:r>
        <w:rPr>
          <w:rFonts w:ascii="Segoe UI" w:eastAsia="Times New Roman" w:hAnsi="Segoe UI" w:cs="Segoe UI"/>
          <w:color w:val="333333"/>
          <w:sz w:val="18"/>
          <w:szCs w:val="18"/>
          <w:lang w:eastAsia="ko-KR"/>
        </w:rPr>
        <w:t>clopidogrel</w:t>
      </w:r>
    </w:p>
    <w:p w14:paraId="2B1470EB"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4A3CA76F" w14:textId="63AA1EA6" w:rsidR="002E7FF9"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4D088FB2" w14:textId="77B933DC" w:rsidR="0071318F" w:rsidRDefault="00EF55EB" w:rsidP="0071318F">
      <w:pPr>
        <w:pStyle w:val="Heading2"/>
      </w:pPr>
      <w:r>
        <w:t>Outcomes</w:t>
      </w:r>
    </w:p>
    <w:p w14:paraId="5C7D82B8" w14:textId="77777777" w:rsidR="0071318F" w:rsidRDefault="0071318F" w:rsidP="0071318F">
      <w:pPr>
        <w:pStyle w:val="Heading3"/>
      </w:pPr>
      <w:bookmarkStart w:id="12" w:name="_Toc470944217"/>
      <w:r>
        <w:t>Outcomes</w:t>
      </w:r>
      <w:bookmarkEnd w:id="12"/>
    </w:p>
    <w:p w14:paraId="560CABA1" w14:textId="77777777" w:rsidR="0071318F" w:rsidRDefault="0071318F" w:rsidP="0071318F">
      <w:pPr>
        <w:pStyle w:val="Heading4"/>
        <w:numPr>
          <w:ilvl w:val="0"/>
          <w:numId w:val="0"/>
        </w:numPr>
      </w:pPr>
      <w:r>
        <w:t>Primary outcome: Net Adverse Clinical Event</w:t>
      </w:r>
    </w:p>
    <w:p w14:paraId="3F2110B6" w14:textId="77777777" w:rsidR="0071318F" w:rsidRDefault="0071318F" w:rsidP="0071318F">
      <w:pPr>
        <w:rPr>
          <w:lang w:eastAsia="ko-KR"/>
        </w:rPr>
      </w:pPr>
      <w:r>
        <w:t xml:space="preserve">Primary outcome </w:t>
      </w:r>
      <w:r>
        <w:rPr>
          <w:lang w:eastAsia="ko-KR"/>
        </w:rPr>
        <w:t xml:space="preserve">includes </w:t>
      </w:r>
      <w:r>
        <w:rPr>
          <w:rFonts w:ascii="Calibri" w:hAnsi="Calibri" w:cs="Calibri"/>
          <w:lang w:eastAsia="ko-KR"/>
        </w:rPr>
        <w:t>recurrent myocardial infarction, any revascularization, ischemic stroke, intracranial hemorrhage, and gastrointestinal bleeding. All of these conditions should be accompanied by same-day hospitalization</w:t>
      </w:r>
    </w:p>
    <w:p w14:paraId="728AEC0F" w14:textId="77777777" w:rsidR="0071318F" w:rsidRDefault="0071318F" w:rsidP="0071318F">
      <w:pPr>
        <w:rPr>
          <w:lang w:eastAsia="ko-KR"/>
        </w:rPr>
      </w:pPr>
    </w:p>
    <w:p w14:paraId="568EE266" w14:textId="77777777" w:rsidR="0071318F" w:rsidRPr="002C6E95" w:rsidRDefault="0071318F" w:rsidP="0071318F">
      <w:pPr>
        <w:pStyle w:val="Heading4"/>
        <w:numPr>
          <w:ilvl w:val="0"/>
          <w:numId w:val="0"/>
        </w:numPr>
        <w:rPr>
          <w:rFonts w:ascii="Batang" w:eastAsia="Batang" w:hAnsi="Batang" w:cs="Batang"/>
          <w:lang w:eastAsia="ko-KR"/>
        </w:rPr>
      </w:pPr>
      <w:r>
        <w:t>Secondary outcome: Ischemic event</w:t>
      </w:r>
    </w:p>
    <w:p w14:paraId="42905313" w14:textId="77777777" w:rsidR="0071318F" w:rsidRDefault="0071318F" w:rsidP="0071318F">
      <w:r>
        <w:t xml:space="preserve">Index rule defining the index date:  </w:t>
      </w:r>
    </w:p>
    <w:p w14:paraId="35CFC895" w14:textId="5FBA3CD0" w:rsidR="0071318F" w:rsidRDefault="0071318F" w:rsidP="0071318F">
      <w:pPr>
        <w:pStyle w:val="ListParagraph"/>
        <w:numPr>
          <w:ilvl w:val="0"/>
          <w:numId w:val="1"/>
        </w:numPr>
      </w:pPr>
      <w:r>
        <w:t xml:space="preserve">Occurrence of acute myocardial infarction, any revascularization, or ischemic stroke </w:t>
      </w:r>
      <w:r w:rsidR="00C77CAF">
        <w:t xml:space="preserve">event </w:t>
      </w:r>
      <w:r>
        <w:t>with same-day hospitalization (inpatient or emergency department visit)</w:t>
      </w:r>
    </w:p>
    <w:p w14:paraId="7F4EDD4F" w14:textId="77777777" w:rsidR="0071318F" w:rsidRPr="00C77CAF" w:rsidRDefault="0071318F" w:rsidP="0071318F">
      <w:pPr>
        <w:rPr>
          <w:lang w:eastAsia="ko-KR"/>
        </w:rPr>
      </w:pPr>
    </w:p>
    <w:p w14:paraId="0F8D1018" w14:textId="77777777" w:rsidR="0071318F" w:rsidRPr="002C6E95" w:rsidRDefault="0071318F" w:rsidP="0071318F">
      <w:pPr>
        <w:pStyle w:val="Heading4"/>
        <w:numPr>
          <w:ilvl w:val="0"/>
          <w:numId w:val="0"/>
        </w:numPr>
        <w:rPr>
          <w:rFonts w:ascii="Batang" w:eastAsia="Batang" w:hAnsi="Batang" w:cs="Batang"/>
          <w:lang w:eastAsia="ko-KR"/>
        </w:rPr>
      </w:pPr>
      <w:r>
        <w:t>Secondary outcome: Bleeding event</w:t>
      </w:r>
    </w:p>
    <w:p w14:paraId="31AF2DE1" w14:textId="77777777" w:rsidR="0071318F" w:rsidRDefault="0071318F" w:rsidP="0071318F">
      <w:r>
        <w:t xml:space="preserve">Index rule defining the index date:  </w:t>
      </w:r>
    </w:p>
    <w:p w14:paraId="287FDD51" w14:textId="5F692F87" w:rsidR="0071318F" w:rsidRDefault="0071318F" w:rsidP="0071318F">
      <w:pPr>
        <w:pStyle w:val="ListParagraph"/>
        <w:numPr>
          <w:ilvl w:val="0"/>
          <w:numId w:val="1"/>
        </w:numPr>
      </w:pPr>
      <w:r>
        <w:t xml:space="preserve">Occurrence of intracranial hemorrhage or gastrointestinal bleeding </w:t>
      </w:r>
      <w:r w:rsidR="00C77CAF">
        <w:t xml:space="preserve">event </w:t>
      </w:r>
      <w:r>
        <w:t>with same-day hospitalization (inpatient or emergency department visit)</w:t>
      </w:r>
    </w:p>
    <w:p w14:paraId="4C5A3854" w14:textId="77777777" w:rsidR="0071318F" w:rsidRDefault="0071318F" w:rsidP="0071318F">
      <w:pPr>
        <w:rPr>
          <w:lang w:eastAsia="ko-KR"/>
        </w:rPr>
      </w:pPr>
    </w:p>
    <w:p w14:paraId="3C2FC86E" w14:textId="77777777" w:rsidR="0071318F" w:rsidRPr="002C6E95" w:rsidRDefault="0071318F" w:rsidP="0071318F">
      <w:pPr>
        <w:pStyle w:val="Heading4"/>
        <w:numPr>
          <w:ilvl w:val="0"/>
          <w:numId w:val="0"/>
        </w:numPr>
        <w:rPr>
          <w:rFonts w:ascii="Batang" w:eastAsia="Batang" w:hAnsi="Batang" w:cs="Batang"/>
          <w:lang w:eastAsia="ko-KR"/>
        </w:rPr>
      </w:pPr>
      <w:r>
        <w:t>Secondary outcome: Recurrent myocardial infarction</w:t>
      </w:r>
    </w:p>
    <w:p w14:paraId="1028FC9B" w14:textId="77777777" w:rsidR="0071318F" w:rsidRDefault="0071318F" w:rsidP="0071318F">
      <w:r>
        <w:t xml:space="preserve">Index rule defining the index date:  </w:t>
      </w:r>
    </w:p>
    <w:p w14:paraId="0F6F7538" w14:textId="77777777" w:rsidR="0071318F" w:rsidRDefault="0071318F" w:rsidP="0071318F">
      <w:pPr>
        <w:pStyle w:val="ListParagraph"/>
        <w:numPr>
          <w:ilvl w:val="0"/>
          <w:numId w:val="1"/>
        </w:numPr>
      </w:pPr>
      <w:r>
        <w:t>Occurrence of acute myocardial infarction code with same-day hospitalization (inpatient or emergency department visit)</w:t>
      </w:r>
    </w:p>
    <w:p w14:paraId="41F08D95" w14:textId="77777777" w:rsidR="0071318F" w:rsidRDefault="0071318F" w:rsidP="0071318F">
      <w:pPr>
        <w:rPr>
          <w:lang w:eastAsia="ko-KR"/>
        </w:rPr>
      </w:pPr>
    </w:p>
    <w:p w14:paraId="4474555C" w14:textId="77777777" w:rsidR="0071318F" w:rsidRPr="002C6E95" w:rsidRDefault="0071318F" w:rsidP="0071318F">
      <w:pPr>
        <w:pStyle w:val="Heading4"/>
        <w:numPr>
          <w:ilvl w:val="0"/>
          <w:numId w:val="0"/>
        </w:numPr>
        <w:rPr>
          <w:rFonts w:ascii="Batang" w:eastAsia="Batang" w:hAnsi="Batang" w:cs="Batang"/>
          <w:lang w:eastAsia="ko-KR"/>
        </w:rPr>
      </w:pPr>
      <w:r>
        <w:t>Secondary outcome: Any revascularization</w:t>
      </w:r>
    </w:p>
    <w:p w14:paraId="3DFB8828" w14:textId="77777777" w:rsidR="0071318F" w:rsidRDefault="0071318F" w:rsidP="0071318F">
      <w:r>
        <w:t xml:space="preserve">Index rule defining the index date:  </w:t>
      </w:r>
    </w:p>
    <w:p w14:paraId="75A34949" w14:textId="77777777" w:rsidR="0071318F" w:rsidRDefault="0071318F" w:rsidP="0071318F">
      <w:pPr>
        <w:pStyle w:val="ListParagraph"/>
        <w:numPr>
          <w:ilvl w:val="0"/>
          <w:numId w:val="1"/>
        </w:numPr>
      </w:pPr>
      <w:r>
        <w:lastRenderedPageBreak/>
        <w:t>Occurrence of percutaneous coronary intervention or CABG code with same-day hospitalization (inpatient or emergency department visit)</w:t>
      </w:r>
    </w:p>
    <w:p w14:paraId="143F5ECC" w14:textId="77777777" w:rsidR="0071318F" w:rsidRDefault="0071318F" w:rsidP="0071318F">
      <w:pPr>
        <w:rPr>
          <w:lang w:eastAsia="ko-KR"/>
        </w:rPr>
      </w:pPr>
    </w:p>
    <w:p w14:paraId="5E247387" w14:textId="77777777" w:rsidR="0071318F" w:rsidRPr="002C6E95" w:rsidRDefault="0071318F" w:rsidP="0071318F">
      <w:pPr>
        <w:pStyle w:val="Heading4"/>
        <w:numPr>
          <w:ilvl w:val="0"/>
          <w:numId w:val="0"/>
        </w:numPr>
        <w:rPr>
          <w:rFonts w:ascii="Batang" w:eastAsia="Batang" w:hAnsi="Batang" w:cs="Batang"/>
          <w:lang w:eastAsia="ko-KR"/>
        </w:rPr>
      </w:pPr>
      <w:r>
        <w:t>Secondary outcome: Ischemic stroke</w:t>
      </w:r>
    </w:p>
    <w:p w14:paraId="3770DD75" w14:textId="77777777" w:rsidR="0071318F" w:rsidRDefault="0071318F" w:rsidP="0071318F">
      <w:r>
        <w:t xml:space="preserve">Index rule defining the index date:  </w:t>
      </w:r>
    </w:p>
    <w:p w14:paraId="7FEC9C0E" w14:textId="540FADDD" w:rsidR="0071318F" w:rsidRDefault="0071318F" w:rsidP="0071318F">
      <w:pPr>
        <w:pStyle w:val="ListParagraph"/>
        <w:numPr>
          <w:ilvl w:val="0"/>
          <w:numId w:val="1"/>
        </w:numPr>
      </w:pPr>
      <w:r>
        <w:t>Occurrence of ischemic stroke code with same-day hospitalization (inpatient or emergency department visit)</w:t>
      </w:r>
    </w:p>
    <w:p w14:paraId="7756DF5C" w14:textId="77777777" w:rsidR="00C77CAF" w:rsidRDefault="00C77CAF" w:rsidP="00C77CAF">
      <w:pPr>
        <w:pStyle w:val="ListParagraph"/>
        <w:numPr>
          <w:ilvl w:val="0"/>
          <w:numId w:val="1"/>
        </w:numPr>
      </w:pPr>
      <w:r>
        <w:rPr>
          <w:lang w:eastAsia="ko-KR"/>
        </w:rPr>
        <w:t xml:space="preserve">Limited to the earliest event </w:t>
      </w:r>
    </w:p>
    <w:p w14:paraId="332BBB06" w14:textId="77777777" w:rsidR="0071318F" w:rsidRDefault="0071318F" w:rsidP="0071318F">
      <w:pPr>
        <w:rPr>
          <w:lang w:eastAsia="ko-KR"/>
        </w:rPr>
      </w:pPr>
    </w:p>
    <w:p w14:paraId="2FB2AB6C" w14:textId="77777777" w:rsidR="0071318F" w:rsidRPr="002C6E95" w:rsidRDefault="0071318F" w:rsidP="0071318F">
      <w:pPr>
        <w:pStyle w:val="Heading4"/>
        <w:numPr>
          <w:ilvl w:val="0"/>
          <w:numId w:val="0"/>
        </w:numPr>
        <w:rPr>
          <w:rFonts w:ascii="Batang" w:eastAsia="Batang" w:hAnsi="Batang" w:cs="Batang"/>
          <w:lang w:eastAsia="ko-KR"/>
        </w:rPr>
      </w:pPr>
      <w:r>
        <w:t>Secondary outcome: Intracranial hemorrhage</w:t>
      </w:r>
    </w:p>
    <w:p w14:paraId="74672AB1" w14:textId="77777777" w:rsidR="0071318F" w:rsidRDefault="0071318F" w:rsidP="0071318F">
      <w:r>
        <w:t xml:space="preserve">Index rule defining the index date:  </w:t>
      </w:r>
    </w:p>
    <w:p w14:paraId="34DDCE0C" w14:textId="69200B75" w:rsidR="0071318F" w:rsidRDefault="0071318F" w:rsidP="0071318F">
      <w:pPr>
        <w:pStyle w:val="ListParagraph"/>
        <w:numPr>
          <w:ilvl w:val="0"/>
          <w:numId w:val="1"/>
        </w:numPr>
      </w:pPr>
      <w:r>
        <w:t>Occurrence of intracranial hemorrhage code with same-day hospitalization (inpatient or emergency department visit)</w:t>
      </w:r>
    </w:p>
    <w:p w14:paraId="0D647C9F" w14:textId="2654653E" w:rsidR="00B73EF1" w:rsidRDefault="00B73EF1" w:rsidP="00B73EF1">
      <w:pPr>
        <w:pStyle w:val="ListParagraph"/>
        <w:numPr>
          <w:ilvl w:val="0"/>
          <w:numId w:val="1"/>
        </w:numPr>
      </w:pPr>
      <w:r>
        <w:rPr>
          <w:lang w:eastAsia="ko-KR"/>
        </w:rPr>
        <w:t xml:space="preserve">Limited to the earliest event </w:t>
      </w:r>
    </w:p>
    <w:p w14:paraId="3C36850A" w14:textId="77777777" w:rsidR="0071318F" w:rsidRDefault="0071318F" w:rsidP="0071318F">
      <w:pPr>
        <w:rPr>
          <w:lang w:eastAsia="ko-KR"/>
        </w:rPr>
      </w:pPr>
    </w:p>
    <w:p w14:paraId="129AB2F1" w14:textId="77777777" w:rsidR="0071318F" w:rsidRPr="002C6E95" w:rsidRDefault="0071318F" w:rsidP="0071318F">
      <w:pPr>
        <w:pStyle w:val="Heading4"/>
        <w:numPr>
          <w:ilvl w:val="0"/>
          <w:numId w:val="0"/>
        </w:numPr>
        <w:rPr>
          <w:rFonts w:ascii="Batang" w:eastAsia="Batang" w:hAnsi="Batang" w:cs="Batang"/>
          <w:lang w:eastAsia="ko-KR"/>
        </w:rPr>
      </w:pPr>
      <w:r>
        <w:t>Secondary outcome: Gastrointestinal bleeding</w:t>
      </w:r>
    </w:p>
    <w:p w14:paraId="53CF8704" w14:textId="77777777" w:rsidR="0071318F" w:rsidRDefault="0071318F" w:rsidP="0071318F">
      <w:r>
        <w:t xml:space="preserve">Index rule defining the index date:  </w:t>
      </w:r>
    </w:p>
    <w:p w14:paraId="5B7B7885" w14:textId="7A4B3DFF" w:rsidR="0071318F" w:rsidRDefault="0071318F" w:rsidP="0071318F">
      <w:pPr>
        <w:pStyle w:val="ListParagraph"/>
        <w:numPr>
          <w:ilvl w:val="0"/>
          <w:numId w:val="1"/>
        </w:numPr>
      </w:pPr>
      <w:r>
        <w:t>Occurrence of gastrointestinal bleeding code with same-day hospitalization (inpatient or emergency department visit)</w:t>
      </w:r>
    </w:p>
    <w:p w14:paraId="33964936" w14:textId="444C5759" w:rsidR="00B90378" w:rsidRDefault="00B90378" w:rsidP="00B90378">
      <w:pPr>
        <w:pStyle w:val="ListParagraph"/>
        <w:numPr>
          <w:ilvl w:val="0"/>
          <w:numId w:val="1"/>
        </w:numPr>
      </w:pPr>
      <w:r>
        <w:rPr>
          <w:lang w:eastAsia="ko-KR"/>
        </w:rPr>
        <w:t xml:space="preserve">Limited to the earliest event </w:t>
      </w:r>
    </w:p>
    <w:p w14:paraId="2ACB7EE1" w14:textId="47FA7C30" w:rsidR="0071318F" w:rsidRDefault="0071318F" w:rsidP="0071318F"/>
    <w:p w14:paraId="3DF64478" w14:textId="385744AB" w:rsidR="0060380A" w:rsidRPr="002C6E95" w:rsidRDefault="0060380A" w:rsidP="0060380A">
      <w:pPr>
        <w:pStyle w:val="Heading4"/>
        <w:numPr>
          <w:ilvl w:val="0"/>
          <w:numId w:val="0"/>
        </w:numPr>
        <w:rPr>
          <w:rFonts w:ascii="Batang" w:eastAsia="Batang" w:hAnsi="Batang" w:cs="Batang"/>
          <w:lang w:eastAsia="ko-KR"/>
        </w:rPr>
      </w:pPr>
      <w:r>
        <w:t>Secondary outcome: Dyspnea</w:t>
      </w:r>
    </w:p>
    <w:p w14:paraId="2BAD9652" w14:textId="77777777" w:rsidR="0060380A" w:rsidRDefault="0060380A" w:rsidP="0060380A">
      <w:r>
        <w:t xml:space="preserve">Index rule defining the index date:  </w:t>
      </w:r>
    </w:p>
    <w:p w14:paraId="3D6CA2C1" w14:textId="6ADDE44A" w:rsidR="0060380A" w:rsidRDefault="0060380A" w:rsidP="0060380A">
      <w:pPr>
        <w:pStyle w:val="ListParagraph"/>
        <w:numPr>
          <w:ilvl w:val="0"/>
          <w:numId w:val="1"/>
        </w:numPr>
      </w:pPr>
      <w:r>
        <w:t xml:space="preserve">Occurrence of </w:t>
      </w:r>
      <w:r w:rsidR="000A0FEC">
        <w:t xml:space="preserve">dyspnea </w:t>
      </w:r>
      <w:r>
        <w:t xml:space="preserve">code </w:t>
      </w:r>
    </w:p>
    <w:p w14:paraId="6F7B17A6" w14:textId="521B2DB8" w:rsidR="0060380A" w:rsidRDefault="0060380A" w:rsidP="0071318F"/>
    <w:p w14:paraId="12372A37" w14:textId="14B449EA" w:rsidR="0060380A" w:rsidRPr="002C6E95" w:rsidRDefault="0060380A" w:rsidP="0060380A">
      <w:pPr>
        <w:pStyle w:val="Heading4"/>
        <w:numPr>
          <w:ilvl w:val="0"/>
          <w:numId w:val="0"/>
        </w:numPr>
        <w:rPr>
          <w:rFonts w:ascii="Batang" w:eastAsia="Batang" w:hAnsi="Batang" w:cs="Batang"/>
          <w:lang w:eastAsia="ko-KR"/>
        </w:rPr>
      </w:pPr>
      <w:r>
        <w:t>Secondary outcome: Death</w:t>
      </w:r>
    </w:p>
    <w:p w14:paraId="28E2A6A5" w14:textId="2E699100" w:rsidR="00CE669E" w:rsidRPr="000734B4" w:rsidRDefault="00851A7E" w:rsidP="00851A7E">
      <w:pPr>
        <w:shd w:val="clear" w:color="auto" w:fill="FFFFFF"/>
        <w:spacing w:after="45" w:line="240" w:lineRule="auto"/>
        <w:rPr>
          <w:rFonts w:ascii="Times New Roman" w:eastAsia="Times New Roman" w:hAnsi="Times New Roman" w:cs="Times New Roman"/>
          <w:sz w:val="24"/>
          <w:szCs w:val="24"/>
        </w:rPr>
      </w:pPr>
      <w:r>
        <w:rPr>
          <w:rFonts w:ascii="Segoe UI" w:eastAsia="Times New Roman" w:hAnsi="Segoe UI" w:cs="Segoe UI"/>
          <w:sz w:val="21"/>
          <w:szCs w:val="21"/>
        </w:rPr>
        <w:t>Any death occurrence</w:t>
      </w:r>
    </w:p>
    <w:p w14:paraId="26025026" w14:textId="5C661607" w:rsidR="0060380A" w:rsidRDefault="0060380A" w:rsidP="0071318F"/>
    <w:p w14:paraId="0AD15AA4" w14:textId="77777777" w:rsidR="00EF55EB" w:rsidRDefault="00EF55EB" w:rsidP="00EF55EB">
      <w:pPr>
        <w:pStyle w:val="Heading3"/>
      </w:pPr>
      <w:bookmarkStart w:id="13" w:name="_Toc470944219"/>
      <w:r>
        <w:t>Negative controls</w:t>
      </w:r>
      <w:bookmarkEnd w:id="13"/>
    </w:p>
    <w:p w14:paraId="1C8F0C50" w14:textId="77777777" w:rsidR="00EF55EB" w:rsidRDefault="00EF55EB" w:rsidP="00EF55EB">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2" w:tooltip="Voss, 2017 #44" w:history="1">
        <w:r>
          <w:rPr>
            <w:noProof/>
          </w:rPr>
          <w:t>12</w:t>
        </w:r>
      </w:hyperlink>
      <w:r>
        <w:rPr>
          <w:noProof/>
        </w:rPr>
        <w:t>]</w:t>
      </w:r>
      <w:r>
        <w:fldChar w:fldCharType="end"/>
      </w:r>
      <w:r w:rsidRPr="00085487">
        <w:t>.</w:t>
      </w:r>
      <w:r>
        <w:t xml:space="preserve">We believe that negative controls are </w:t>
      </w:r>
      <w:r>
        <w:lastRenderedPageBreak/>
        <w:t>necessary for confidentiality of study design and statistical method. 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EF55EB" w:rsidRPr="00A176EE" w14:paraId="177A7AF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6D81E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17BC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5B18C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EF55EB" w:rsidRPr="00A176EE" w14:paraId="4339E84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BF9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FA2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4286C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EF55EB" w:rsidRPr="00A176EE" w14:paraId="38867D7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6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C16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ADE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EF55EB" w:rsidRPr="00A176EE" w14:paraId="155DFA4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7280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758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65A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362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D7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ortic aneurysm</w:t>
            </w:r>
          </w:p>
        </w:tc>
      </w:tr>
      <w:tr w:rsidR="00EF55EB" w:rsidRPr="00A176EE" w14:paraId="0157774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7B9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615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113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EF55EB" w:rsidRPr="00A176EE" w14:paraId="129D039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7078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7A2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854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EF55EB" w:rsidRPr="00A176EE" w14:paraId="60ED044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05A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8503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A8E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EF55EB" w:rsidRPr="00A176EE" w14:paraId="145BCC5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AE16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607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181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EF55EB" w:rsidRPr="00A176EE" w14:paraId="3ED00D7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BB2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C94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CDE1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EF55EB" w:rsidRPr="00A176EE" w14:paraId="040C567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06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88B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35F5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EF55EB" w:rsidRPr="00A176EE" w14:paraId="0E0EF2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5D8A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8A74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60B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EF55EB" w:rsidRPr="00A176EE" w14:paraId="3F4ACBD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2CE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BF8B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0C3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EF55EB" w:rsidRPr="00A176EE" w14:paraId="7A36BC0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C0EA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A81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D154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EF55EB" w:rsidRPr="00A176EE" w14:paraId="56647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94E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140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17EA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EF55EB" w:rsidRPr="00A176EE" w14:paraId="25BD6DB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B3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1781F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1210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EF55EB" w:rsidRPr="00A176EE" w14:paraId="081A42BF"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649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000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292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EF55EB" w:rsidRPr="00A176EE" w14:paraId="71A826E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F4E0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289E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0AD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EF55EB" w:rsidRPr="00A176EE" w14:paraId="0AA76D0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943C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B38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6AA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EF55EB" w:rsidRPr="00A176EE" w14:paraId="1A16F47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DC0B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60D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D3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lles' fracture</w:t>
            </w:r>
          </w:p>
        </w:tc>
      </w:tr>
      <w:tr w:rsidR="00EF55EB" w:rsidRPr="00A176EE" w14:paraId="649CA5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DA99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0B5D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CCFC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ndyloma acuminatum</w:t>
            </w:r>
          </w:p>
        </w:tc>
      </w:tr>
      <w:tr w:rsidR="00EF55EB" w:rsidRPr="00A176EE" w14:paraId="00E9FCF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377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B41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88E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EF55EB" w:rsidRPr="00A176EE" w14:paraId="4140B50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ABB6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3CA7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BF69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tis laxa</w:t>
            </w:r>
          </w:p>
        </w:tc>
      </w:tr>
      <w:tr w:rsidR="00EF55EB" w:rsidRPr="00A176EE" w14:paraId="5AAE0E3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D9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D9B1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EB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EF55EB" w:rsidRPr="00A176EE" w14:paraId="1D2637C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4ED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D57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78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EF55EB" w:rsidRPr="00A176EE" w14:paraId="7E0CF8D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6E5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9A8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1AD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EF55EB" w:rsidRPr="00A176EE" w14:paraId="1AD0EC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39F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68F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ECB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EF55EB" w:rsidRPr="00A176EE" w14:paraId="5EE5D44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542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DC9DE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17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EF55EB" w:rsidRPr="00A176EE" w14:paraId="408FA18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559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6E7A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21B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EF55EB" w:rsidRPr="00A176EE" w14:paraId="6C886BE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510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49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A22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855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A66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retinopathy</w:t>
            </w:r>
          </w:p>
        </w:tc>
      </w:tr>
      <w:tr w:rsidR="00EF55EB" w:rsidRPr="00A176EE" w14:paraId="5C5CF3B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FF3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2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0E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6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DEC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latation of aorta</w:t>
            </w:r>
          </w:p>
        </w:tc>
      </w:tr>
      <w:tr w:rsidR="00EF55EB" w:rsidRPr="00A176EE" w14:paraId="06A8D2B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DC0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16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619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EF55EB" w:rsidRPr="00A176EE" w14:paraId="7B1D31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7CED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3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779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11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865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carotid artery</w:t>
            </w:r>
          </w:p>
        </w:tc>
      </w:tr>
      <w:tr w:rsidR="00EF55EB" w:rsidRPr="00A176EE" w14:paraId="4E79A49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06EC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AF8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E915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EF55EB" w:rsidRPr="00A176EE" w14:paraId="77E9BC2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B4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400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6DF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EF55EB" w:rsidRPr="00A176EE" w14:paraId="13DABAA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4A9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9BD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814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EF55EB" w:rsidRPr="00A176EE" w14:paraId="71301C3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74B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166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456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EF55EB" w:rsidRPr="00A176EE" w14:paraId="14837C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866F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EA7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719B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EF55EB" w:rsidRPr="00A176EE" w14:paraId="05EE36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DB74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C6C3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062E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EF55EB" w:rsidRPr="00A176EE" w14:paraId="5A9A9ED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F8A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EC75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1BE3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EF55EB" w:rsidRPr="00A176EE" w14:paraId="724AEA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B8E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9E4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FD9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EF55EB" w:rsidRPr="00A176EE" w14:paraId="46C121E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09DC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1EC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80B9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EF55EB" w:rsidRPr="00A176EE" w14:paraId="23282A6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D8A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6BB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E7E8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EF55EB" w:rsidRPr="00A176EE" w14:paraId="4862B53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072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F25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A448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androgenization syndrome</w:t>
            </w:r>
          </w:p>
        </w:tc>
      </w:tr>
      <w:tr w:rsidR="00EF55EB" w:rsidRPr="00A176EE" w14:paraId="5B6726A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CF13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E5C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1E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EF55EB" w:rsidRPr="00A176EE" w14:paraId="3BD2586C"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3617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DCE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74DD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EF55EB" w:rsidRPr="00A176EE" w14:paraId="048D7C3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6F1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998D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8EC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EF55EB" w:rsidRPr="00A176EE" w14:paraId="639C70F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43A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71F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E700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EF55EB" w:rsidRPr="00A176EE" w14:paraId="3568B59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79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A92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66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EF55EB" w:rsidRPr="00A176EE" w14:paraId="5B661B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ABB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4CA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2B0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EF55EB" w:rsidRPr="00A176EE" w14:paraId="4F60BC3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741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AB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42E4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EF55EB" w:rsidRPr="00A176EE" w14:paraId="4B424D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1D3C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5BF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9EF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rowing nail</w:t>
            </w:r>
          </w:p>
        </w:tc>
      </w:tr>
      <w:tr w:rsidR="00EF55EB" w:rsidRPr="00A176EE" w14:paraId="13F656D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92C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A0CA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3CE8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EF55EB" w:rsidRPr="00A176EE" w14:paraId="192F7DF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DB1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87A5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51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EF55EB" w:rsidRPr="00A176EE" w14:paraId="146DAE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F5A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2B7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F47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EF55EB" w:rsidRPr="00A176EE" w14:paraId="28394F2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DA9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6D0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2A6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EF55EB" w:rsidRPr="00A176EE" w14:paraId="02BC0E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E21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96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6434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8609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FB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aneurysm</w:t>
            </w:r>
          </w:p>
        </w:tc>
      </w:tr>
      <w:tr w:rsidR="00EF55EB" w:rsidRPr="00A176EE" w14:paraId="0C7F74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6DF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74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41B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729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D785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injury</w:t>
            </w:r>
          </w:p>
        </w:tc>
      </w:tr>
      <w:tr w:rsidR="00EF55EB" w:rsidRPr="00A176EE" w14:paraId="07B756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9E8C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4C8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33F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EF55EB" w:rsidRPr="00A176EE" w14:paraId="00D54C3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5E2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C63F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42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EF55EB" w:rsidRPr="00A176EE" w14:paraId="239A1D1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93E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BFB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0A7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EF55EB" w:rsidRPr="00A176EE" w14:paraId="7B56F39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A5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CF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100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EF55EB" w:rsidRPr="00A176EE" w14:paraId="0737D88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B848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904F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2F64B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ental retardation</w:t>
            </w:r>
          </w:p>
        </w:tc>
      </w:tr>
      <w:tr w:rsidR="00EF55EB" w:rsidRPr="00A176EE" w14:paraId="07D6DE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9E23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7726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BC16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EF55EB" w:rsidRPr="00A176EE" w14:paraId="3EFABB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3CE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FD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68A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EF55EB" w:rsidRPr="00A176EE" w14:paraId="3A60BD4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9371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3CC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7958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EF55EB" w:rsidRPr="00A176EE" w14:paraId="251E6DF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A2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A25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6F7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EF55EB" w:rsidRPr="00A176EE" w14:paraId="69E804A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E1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802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7C2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EF55EB" w:rsidRPr="00A176EE" w14:paraId="709B109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6D1D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CB27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67F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EF55EB" w:rsidRPr="00A176EE" w14:paraId="457507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47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F466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D2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EF55EB" w:rsidRPr="00A176EE" w14:paraId="50DA7C9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F5D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98B3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DAC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EF55EB" w:rsidRPr="00A176EE" w14:paraId="79B4072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BBD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FF3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38C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EF55EB" w:rsidRPr="00A176EE" w14:paraId="610A6DC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BF7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4C6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6111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EF55EB" w:rsidRPr="00A176EE" w14:paraId="13B0CEA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358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99F9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D74A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EF55EB" w:rsidRPr="00A176EE" w14:paraId="502C740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FD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FA98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8A0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EF55EB" w:rsidRPr="00A176EE" w14:paraId="3F0939A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BE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0E8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685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EF55EB" w:rsidRPr="00A176EE" w14:paraId="380836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4B4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032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02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EF55EB" w:rsidRPr="00A176EE" w14:paraId="65FF64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22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800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9C6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EF55EB" w:rsidRPr="00A176EE" w14:paraId="17033CA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86C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343F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C70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EF55EB" w:rsidRPr="00A176EE" w14:paraId="224F1EE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97A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BB8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EC1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EF55EB" w:rsidRPr="00A176EE" w14:paraId="6F0F681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242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1793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31A9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EF55EB" w:rsidRPr="00A176EE" w14:paraId="7FBF170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85F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AC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642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EF55EB" w:rsidRPr="00A176EE" w14:paraId="06287CB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E3F5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008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64C4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EF55EB" w:rsidRPr="00A176EE" w14:paraId="2ED0C3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5FC5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EE200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F43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EF55EB" w:rsidRPr="00A176EE" w14:paraId="3AF6E6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061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865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D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EF55EB" w:rsidRPr="00A176EE" w14:paraId="5C4BAC1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7D4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189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1C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EF55EB" w:rsidRPr="00A176EE" w14:paraId="77BA6E1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5908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637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C51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EF55EB" w:rsidRPr="00A176EE" w14:paraId="74D0A84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1D8A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7A7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AE2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EF55EB" w:rsidRPr="00A176EE" w14:paraId="025E6446"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5CE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52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CC9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EF55EB" w:rsidRPr="00A176EE" w14:paraId="1D99BC4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90A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FD5A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436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EF55EB" w:rsidRPr="00A176EE" w14:paraId="17EAF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839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196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1A1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EF55EB" w:rsidRPr="00A176EE" w14:paraId="24221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78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AEBFF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82F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EF55EB" w:rsidRPr="00A176EE" w14:paraId="7798B75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530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A36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D4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EF55EB" w:rsidRPr="00A176EE" w14:paraId="37611C7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E6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903D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866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EF55EB" w:rsidRPr="00A176EE" w14:paraId="60722C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DEA4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98F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5C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EF55EB" w:rsidRPr="00A176EE" w14:paraId="7B9BD34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2E4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40A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7A6C5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EF55EB" w:rsidRPr="00A176EE" w14:paraId="4B4FC24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4F3B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6211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18F3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EF55EB" w:rsidRPr="00A176EE" w14:paraId="341944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D692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7AF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83D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EF55EB" w:rsidRPr="00A176EE" w14:paraId="663FD63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733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21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201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EF55EB" w:rsidRPr="00A176EE" w14:paraId="287CCF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921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762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C87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EF55EB" w:rsidRPr="00A176EE" w14:paraId="79094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62F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ABE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B15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oureteric reflux</w:t>
            </w:r>
          </w:p>
        </w:tc>
      </w:tr>
      <w:tr w:rsidR="00EF55EB" w:rsidRPr="00A176EE" w14:paraId="4F2051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04D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BE19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A991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EF55EB" w:rsidRPr="00A176EE" w14:paraId="317FFF3E"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86B7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0A9A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A1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EF55EB" w:rsidRPr="00A176EE" w14:paraId="5BD6E62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FC14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742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C78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5E48FEEC" w14:textId="77777777" w:rsidR="00EF55EB" w:rsidRDefault="00EF55EB" w:rsidP="00EF55EB"/>
    <w:p w14:paraId="316894E1" w14:textId="77777777" w:rsidR="00EF55EB" w:rsidRDefault="00EF55EB" w:rsidP="00EF55EB">
      <w:pPr>
        <w:pStyle w:val="Heading3"/>
        <w:rPr>
          <w:rFonts w:eastAsia="Malgun Gothic"/>
          <w:lang w:eastAsia="ko-KR"/>
        </w:rPr>
      </w:pPr>
      <w:r>
        <w:rPr>
          <w:rFonts w:eastAsia="Malgun Gothic" w:hint="eastAsia"/>
          <w:lang w:eastAsia="ko-KR"/>
        </w:rPr>
        <w:t>P</w:t>
      </w:r>
      <w:r>
        <w:rPr>
          <w:rFonts w:eastAsia="Malgun Gothic"/>
          <w:lang w:eastAsia="ko-KR"/>
        </w:rPr>
        <w:t>ositive control outcomes</w:t>
      </w:r>
    </w:p>
    <w:p w14:paraId="142439DB" w14:textId="463ED512" w:rsidR="00EF55EB" w:rsidRDefault="00EF55EB" w:rsidP="00EF55EB">
      <w:pPr>
        <w:rPr>
          <w:lang w:eastAsia="ko-KR"/>
        </w:rPr>
      </w:pPr>
      <w:r w:rsidRPr="00083FF3">
        <w:rPr>
          <w:lang w:eastAsia="ko-KR"/>
        </w:rP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 To preserve confounding, these additional outcomes are sampled from predicted probabilities generated using a fitted predictive model. For each negative control outcome, three positive control outcomes will be generated with true relative risk is 1.5, 2, and 4. Using both negative and positive controls, we will fit a systematic error model and perform confidence interval calibration</w:t>
      </w:r>
      <w:r w:rsidR="00124943">
        <w:rPr>
          <w:lang w:eastAsia="ko-KR"/>
        </w:rPr>
        <w:t>.</w:t>
      </w:r>
      <w:r w:rsidR="00124943">
        <w:rPr>
          <w:lang w:eastAsia="ko-KR"/>
        </w:rPr>
        <w:fldChar w:fldCharType="begin"/>
      </w:r>
      <w:r w:rsidR="00787DE7">
        <w:rPr>
          <w:lang w:eastAsia="ko-KR"/>
        </w:rPr>
        <w:instrText xml:space="preserve"> ADDIN ZOTERO_ITEM CSL_CITATION {"citationID":"VM1oEUg0","properties":{"formattedCitation":"\\super 12\\nosupersub{}","plainCitation":"12","noteIndex":0},"citationItems":[{"id":2442,"uris":["http://zotero.org/users/1354749/items/YGFPNFNE"],"uri":["http://zotero.org/users/1354749/items/YGFPNFNE"],"itemData":{"id":2442,"type":"article-journal","title":"Empirical confidence interval calibration for population-level effect estimation studies in observational healthcare data","container-title":"Proceedings of the National Academy of Sciences","page":"2571-2577","volume":"115","issue":"11","source":"www.pnas.org","abstract":"Observational healthcare data, such as electronic health records and administrative claims, offer potential to estimate effects of medical products at scale. Observational studies have often been found to be nonreproducible, however, generating conflicting results even when using the same database to answer the same question. One source of discrepancies is error, both random caused by sampling variability and systematic (for example, because of confounding, selection bias, and measurement error). Only random error is typically quantified but converges to zero as databases become larger, whereas systematic error persists independent from sample size and therefore, increases in relative importance. Negative controls are exposure–outcome pairs, where one believes no causal effect exists; they can be used to detect multiple sources of systematic error, but interpreting their results is not always straightforward. Previously, we have shown that an empirical null distribution can be derived from a sample of negative controls and used to calibrate P values, accounting for both random and systematic error. Here, we extend this work to calibration of confidence intervals (CIs). CIs require positive controls, which we synthesize by modifying negative controls. We show that our CI calibration restores nominal characteristics, such as 95% coverage of the true effect size by the 95% CI. We furthermore show that CI calibration reduces disagreement in replications of two pairs of conflicting observational studies: one related to dabigatran, warfarin, and gastrointestinal bleeding and one related to selective serotonin reuptake inhibitors and upper gastrointestinal bleeding. We recommend CI calibration to improve reproducibility of observational studies.","DOI":"10.1073/pnas.1708282114","ISSN":"0027-8424, 1091-6490","note":"PMID: 29531023","journalAbbreviation":"PNAS","language":"en","author":[{"family":"Schuemie","given":"Martijn J."},{"family":"Hripcsak","given":"George"},{"family":"Ryan","given":"Patrick B."},{"family":"Madigan","given":"David"},{"family":"Suchard","given":"Marc A."}],"issued":{"date-parts":[["2018",3,13]]}}}],"schema":"https://github.com/citation-style-language/schema/raw/master/csl-citation.json"} </w:instrText>
      </w:r>
      <w:r w:rsidR="00124943">
        <w:rPr>
          <w:lang w:eastAsia="ko-KR"/>
        </w:rPr>
        <w:fldChar w:fldCharType="separate"/>
      </w:r>
      <w:r w:rsidR="00787DE7" w:rsidRPr="00787DE7">
        <w:rPr>
          <w:rFonts w:ascii="Calibri" w:cs="Calibri"/>
          <w:vertAlign w:val="superscript"/>
        </w:rPr>
        <w:t>12</w:t>
      </w:r>
      <w:r w:rsidR="00124943">
        <w:rPr>
          <w:lang w:eastAsia="ko-KR"/>
        </w:rPr>
        <w:fldChar w:fldCharType="end"/>
      </w:r>
    </w:p>
    <w:p w14:paraId="5367E7C1" w14:textId="77777777" w:rsidR="00EF55EB" w:rsidRDefault="00EF55EB" w:rsidP="0071318F"/>
    <w:p w14:paraId="383136E1" w14:textId="7765A2AF" w:rsidR="00EF55EB" w:rsidRDefault="00EF55EB" w:rsidP="00EF55EB">
      <w:pPr>
        <w:pStyle w:val="Heading2"/>
      </w:pPr>
      <w:r>
        <w:t>Covariates</w:t>
      </w:r>
    </w:p>
    <w:p w14:paraId="079EC37A" w14:textId="77777777" w:rsidR="00EF55EB" w:rsidRDefault="00EF55EB" w:rsidP="0071318F"/>
    <w:p w14:paraId="5BCF3B2E" w14:textId="1D1610AC" w:rsidR="0071318F" w:rsidRDefault="00B01E5F" w:rsidP="0071318F">
      <w:pPr>
        <w:pStyle w:val="Heading3"/>
      </w:pPr>
      <w:r>
        <w:t>Propensity score covariates</w:t>
      </w:r>
    </w:p>
    <w:p w14:paraId="6287F507" w14:textId="77777777" w:rsidR="00E2006F" w:rsidRPr="00FC16B4" w:rsidRDefault="00E2006F" w:rsidP="00E2006F">
      <w:pPr>
        <w:pStyle w:val="BodyText12"/>
        <w:rPr>
          <w:highlight w:val="white"/>
        </w:rPr>
      </w:pPr>
      <w:bookmarkStart w:id="14" w:name="_Toc470944220"/>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w:t>
      </w:r>
      <w:r w:rsidRPr="00FC16B4">
        <w:rPr>
          <w:highlight w:val="white"/>
        </w:rPr>
        <w:lastRenderedPageBreak/>
        <w:t xml:space="preserve">imbalance between the target and comparator cohorts in baseline covariates. The propensity score is the probability of a patient being classified in the target cohort vs. the comparator cohort, given a set of observed covariates. </w:t>
      </w:r>
    </w:p>
    <w:p w14:paraId="14CFEF07" w14:textId="77777777" w:rsidR="00E2006F" w:rsidRPr="00FC16B4" w:rsidRDefault="00E2006F" w:rsidP="00E2006F">
      <w:pPr>
        <w:pStyle w:val="BodyText12"/>
        <w:rPr>
          <w:highlight w:val="white"/>
        </w:rPr>
      </w:pPr>
      <w:r w:rsidRPr="00FC16B4">
        <w:rPr>
          <w:highlight w:val="white"/>
        </w:rPr>
        <w:t xml:space="preserve">The types of baseline covariates used to fit the propensity score model will be: </w:t>
      </w:r>
    </w:p>
    <w:p w14:paraId="08119F16" w14:textId="77777777" w:rsidR="00E2006F" w:rsidRPr="00FC16B4" w:rsidRDefault="00E2006F" w:rsidP="00E2006F">
      <w:pPr>
        <w:widowControl w:val="0"/>
        <w:numPr>
          <w:ilvl w:val="0"/>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2710C3AB"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492F4532"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357E7358"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F1BCB30" w14:textId="06ABC6FE" w:rsidR="00E2006F" w:rsidRPr="00A851C8"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month</w:t>
      </w:r>
    </w:p>
    <w:p w14:paraId="06FDA311" w14:textId="6CD1C81F" w:rsidR="00A851C8" w:rsidRPr="00FC16B4" w:rsidRDefault="00A851C8" w:rsidP="00E2006F">
      <w:pPr>
        <w:widowControl w:val="0"/>
        <w:numPr>
          <w:ilvl w:val="1"/>
          <w:numId w:val="22"/>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R</w:t>
      </w:r>
      <w:r>
        <w:rPr>
          <w:rFonts w:eastAsia="Malgun Gothic" w:cstheme="minorHAnsi"/>
          <w:color w:val="333333"/>
          <w:lang w:eastAsia="ko-KR"/>
        </w:rPr>
        <w:t>ace</w:t>
      </w:r>
    </w:p>
    <w:p w14:paraId="3FCED2B6" w14:textId="348C803C" w:rsidR="00A851C8"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cstheme="minorHAnsi" w:hint="eastAsia"/>
          <w:lang w:eastAsia="ko-KR"/>
        </w:rPr>
        <w:t>C</w:t>
      </w:r>
      <w:r>
        <w:rPr>
          <w:rFonts w:cstheme="minorHAnsi"/>
          <w:lang w:eastAsia="ko-KR"/>
        </w:rPr>
        <w:t>ondition</w:t>
      </w:r>
    </w:p>
    <w:p w14:paraId="52B79D5A" w14:textId="6010078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lang w:eastAsia="ko-KR"/>
        </w:rPr>
        <w:t>In prior 365d</w:t>
      </w:r>
    </w:p>
    <w:p w14:paraId="61FE2B06" w14:textId="12DB7642" w:rsidR="00650E43" w:rsidRDefault="00650E43"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0d</w:t>
      </w:r>
    </w:p>
    <w:p w14:paraId="15D7F440" w14:textId="238E75F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7d</w:t>
      </w:r>
    </w:p>
    <w:p w14:paraId="53CD917E" w14:textId="77777777" w:rsidR="00CC1D4C" w:rsidRPr="00CC1D4C" w:rsidRDefault="00CC1D4C" w:rsidP="00CC1D4C">
      <w:pPr>
        <w:widowControl w:val="0"/>
        <w:numPr>
          <w:ilvl w:val="0"/>
          <w:numId w:val="19"/>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P</w:t>
      </w:r>
      <w:r>
        <w:rPr>
          <w:rFonts w:eastAsia="Malgun Gothic" w:cstheme="minorHAnsi"/>
          <w:color w:val="333333"/>
          <w:lang w:eastAsia="ko-KR"/>
        </w:rPr>
        <w:t>rimary condition during hospitalization</w:t>
      </w:r>
    </w:p>
    <w:p w14:paraId="2B50BF74" w14:textId="3FA70206" w:rsidR="00CC1D4C" w:rsidRPr="00CC1D4C" w:rsidRDefault="00CC1D4C" w:rsidP="00CC1D4C">
      <w:pPr>
        <w:widowControl w:val="0"/>
        <w:numPr>
          <w:ilvl w:val="1"/>
          <w:numId w:val="19"/>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I</w:t>
      </w:r>
      <w:r>
        <w:rPr>
          <w:rFonts w:eastAsia="Malgun Gothic" w:cstheme="minorHAnsi"/>
          <w:color w:val="333333"/>
          <w:lang w:eastAsia="ko-KR"/>
        </w:rPr>
        <w:t xml:space="preserve">n prior </w:t>
      </w:r>
      <w:r w:rsidR="007B1013">
        <w:rPr>
          <w:rFonts w:eastAsia="Malgun Gothic" w:cstheme="minorHAnsi"/>
          <w:color w:val="333333"/>
          <w:lang w:eastAsia="ko-KR"/>
        </w:rPr>
        <w:t>30</w:t>
      </w:r>
      <w:r>
        <w:rPr>
          <w:rFonts w:eastAsia="Malgun Gothic" w:cstheme="minorHAnsi"/>
          <w:color w:val="333333"/>
          <w:lang w:eastAsia="ko-KR"/>
        </w:rPr>
        <w:t>d</w:t>
      </w:r>
    </w:p>
    <w:p w14:paraId="784ED091" w14:textId="072F7FCD" w:rsidR="00E2006F" w:rsidRPr="00A66531"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eastAsia="Roboto" w:cstheme="minorHAnsi"/>
          <w:color w:val="333333"/>
          <w:highlight w:val="white"/>
        </w:rPr>
        <w:t>Aggregated c</w:t>
      </w:r>
      <w:r w:rsidR="00E2006F" w:rsidRPr="00FC16B4">
        <w:rPr>
          <w:rFonts w:eastAsia="Roboto" w:cstheme="minorHAnsi"/>
          <w:color w:val="333333"/>
          <w:highlight w:val="white"/>
        </w:rPr>
        <w:t>onditions</w:t>
      </w:r>
      <w:r>
        <w:rPr>
          <w:rFonts w:eastAsia="Roboto" w:cstheme="minorHAnsi"/>
          <w:color w:val="333333"/>
        </w:rPr>
        <w:t xml:space="preserve"> by SNOMED</w:t>
      </w:r>
    </w:p>
    <w:p w14:paraId="44468402" w14:textId="52675D55" w:rsidR="00A66531" w:rsidRPr="00FC16B4" w:rsidRDefault="00A66531" w:rsidP="00A66531">
      <w:pPr>
        <w:widowControl w:val="0"/>
        <w:numPr>
          <w:ilvl w:val="1"/>
          <w:numId w:val="19"/>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A</w:t>
      </w:r>
      <w:r>
        <w:rPr>
          <w:rFonts w:eastAsia="Malgun Gothic" w:cstheme="minorHAnsi"/>
          <w:color w:val="333333"/>
          <w:lang w:eastAsia="ko-KR"/>
        </w:rPr>
        <w:t>ny time prior</w:t>
      </w:r>
    </w:p>
    <w:p w14:paraId="02A44C9B" w14:textId="69262954" w:rsidR="00E2006F" w:rsidRPr="00CC1D4C" w:rsidRDefault="00E2006F" w:rsidP="00E2006F">
      <w:pPr>
        <w:widowControl w:val="0"/>
        <w:numPr>
          <w:ilvl w:val="1"/>
          <w:numId w:val="1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 xml:space="preserve">In prior </w:t>
      </w:r>
      <w:r w:rsidR="00A66531">
        <w:rPr>
          <w:rFonts w:eastAsia="Roboto" w:cstheme="minorHAnsi"/>
          <w:color w:val="333333"/>
        </w:rPr>
        <w:t>365d</w:t>
      </w:r>
    </w:p>
    <w:p w14:paraId="69B74972" w14:textId="01B7EAB9" w:rsidR="00E2006F" w:rsidRPr="003F63CA" w:rsidRDefault="00E2006F" w:rsidP="00E2006F">
      <w:pPr>
        <w:widowControl w:val="0"/>
        <w:numPr>
          <w:ilvl w:val="0"/>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07B45B6E" w14:textId="33328FA5" w:rsidR="003F63CA" w:rsidRPr="001A291F" w:rsidRDefault="003F63CA" w:rsidP="003F63CA">
      <w:pPr>
        <w:widowControl w:val="0"/>
        <w:numPr>
          <w:ilvl w:val="1"/>
          <w:numId w:val="20"/>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I</w:t>
      </w:r>
      <w:r>
        <w:rPr>
          <w:rFonts w:eastAsia="Malgun Gothic" w:cstheme="minorHAnsi"/>
          <w:color w:val="333333"/>
          <w:lang w:eastAsia="ko-KR"/>
        </w:rPr>
        <w:t xml:space="preserve">n prior </w:t>
      </w:r>
      <w:r w:rsidR="00C84A62">
        <w:rPr>
          <w:rFonts w:eastAsia="Malgun Gothic" w:cstheme="minorHAnsi"/>
          <w:color w:val="333333"/>
          <w:lang w:eastAsia="ko-KR"/>
        </w:rPr>
        <w:t>30</w:t>
      </w:r>
      <w:r>
        <w:rPr>
          <w:rFonts w:eastAsia="Malgun Gothic" w:cstheme="minorHAnsi"/>
          <w:color w:val="333333"/>
          <w:lang w:eastAsia="ko-KR"/>
        </w:rPr>
        <w:t>d</w:t>
      </w:r>
    </w:p>
    <w:p w14:paraId="35BD7506" w14:textId="6A641E10" w:rsidR="001A291F" w:rsidRPr="003F63CA" w:rsidRDefault="001A291F" w:rsidP="003F63CA">
      <w:pPr>
        <w:widowControl w:val="0"/>
        <w:numPr>
          <w:ilvl w:val="1"/>
          <w:numId w:val="20"/>
        </w:numPr>
        <w:pBdr>
          <w:top w:val="nil"/>
          <w:left w:val="nil"/>
          <w:bottom w:val="nil"/>
          <w:right w:val="nil"/>
          <w:between w:val="nil"/>
        </w:pBdr>
        <w:spacing w:after="160"/>
        <w:contextualSpacing/>
        <w:rPr>
          <w:rFonts w:cstheme="minorHAnsi"/>
        </w:rPr>
      </w:pPr>
      <w:r>
        <w:rPr>
          <w:rFonts w:eastAsia="Malgun Gothic" w:cstheme="minorHAnsi"/>
          <w:color w:val="333333"/>
          <w:lang w:eastAsia="ko-KR"/>
        </w:rPr>
        <w:t>In prior 7d</w:t>
      </w:r>
    </w:p>
    <w:p w14:paraId="26860720" w14:textId="61051255" w:rsidR="003F63CA" w:rsidRPr="00FC16B4" w:rsidRDefault="003F63CA" w:rsidP="003F63CA">
      <w:pPr>
        <w:widowControl w:val="0"/>
        <w:numPr>
          <w:ilvl w:val="0"/>
          <w:numId w:val="20"/>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A</w:t>
      </w:r>
      <w:r>
        <w:rPr>
          <w:rFonts w:eastAsia="Malgun Gothic" w:cstheme="minorHAnsi"/>
          <w:color w:val="333333"/>
          <w:lang w:eastAsia="ko-KR"/>
        </w:rPr>
        <w:t>ggregated drug</w:t>
      </w:r>
      <w:r w:rsidR="00F5206A">
        <w:rPr>
          <w:rFonts w:eastAsia="Malgun Gothic" w:cstheme="minorHAnsi"/>
          <w:color w:val="333333"/>
          <w:lang w:eastAsia="ko-KR"/>
        </w:rPr>
        <w:t xml:space="preserve"> by </w:t>
      </w:r>
      <w:r w:rsidR="00FA1014">
        <w:rPr>
          <w:rFonts w:eastAsia="Malgun Gothic" w:cstheme="minorHAnsi"/>
          <w:color w:val="333333"/>
          <w:lang w:eastAsia="ko-KR"/>
        </w:rPr>
        <w:t>ATC/Ingredient</w:t>
      </w:r>
    </w:p>
    <w:p w14:paraId="6C766CA7" w14:textId="2B004CE2" w:rsidR="00FA1014" w:rsidRPr="00FA1014" w:rsidRDefault="00FA1014" w:rsidP="00E2006F">
      <w:pPr>
        <w:widowControl w:val="0"/>
        <w:numPr>
          <w:ilvl w:val="1"/>
          <w:numId w:val="20"/>
        </w:numPr>
        <w:pBdr>
          <w:top w:val="nil"/>
          <w:left w:val="nil"/>
          <w:bottom w:val="nil"/>
          <w:right w:val="nil"/>
          <w:between w:val="nil"/>
        </w:pBdr>
        <w:spacing w:after="160"/>
        <w:contextualSpacing/>
        <w:rPr>
          <w:rFonts w:cstheme="minorHAnsi"/>
        </w:rPr>
      </w:pPr>
      <w:r>
        <w:rPr>
          <w:rFonts w:cstheme="minorHAnsi" w:hint="eastAsia"/>
          <w:lang w:eastAsia="ko-KR"/>
        </w:rPr>
        <w:t>A</w:t>
      </w:r>
      <w:r>
        <w:rPr>
          <w:rFonts w:cstheme="minorHAnsi"/>
          <w:lang w:eastAsia="ko-KR"/>
        </w:rPr>
        <w:t>ny time prior</w:t>
      </w:r>
    </w:p>
    <w:p w14:paraId="37899B37" w14:textId="5D2EEE3C"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35147009" w14:textId="13F8BC2A" w:rsidR="00E2006F" w:rsidRPr="001A291F"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48574CC2" w14:textId="1DD08FC1" w:rsidR="001A291F" w:rsidRPr="001A291F" w:rsidRDefault="001A291F" w:rsidP="001A291F">
      <w:pPr>
        <w:widowControl w:val="0"/>
        <w:numPr>
          <w:ilvl w:val="1"/>
          <w:numId w:val="20"/>
        </w:numPr>
        <w:pBdr>
          <w:top w:val="nil"/>
          <w:left w:val="nil"/>
          <w:bottom w:val="nil"/>
          <w:right w:val="nil"/>
          <w:between w:val="nil"/>
        </w:pBdr>
        <w:spacing w:after="160"/>
        <w:contextualSpacing/>
        <w:rPr>
          <w:rFonts w:cstheme="minorHAnsi"/>
        </w:rPr>
      </w:pPr>
      <w:r>
        <w:rPr>
          <w:rFonts w:eastAsia="Malgun Gothic" w:cstheme="minorHAnsi"/>
          <w:color w:val="333333"/>
          <w:lang w:eastAsia="ko-KR"/>
        </w:rPr>
        <w:t>In prior 7d</w:t>
      </w:r>
    </w:p>
    <w:p w14:paraId="6C1AE80D" w14:textId="77777777"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360DFE2C" w14:textId="5852885D"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Malgun Gothic" w:cstheme="minorHAnsi"/>
          <w:color w:val="333333"/>
          <w:lang w:eastAsia="ko-KR"/>
        </w:rPr>
        <w:t>Procedure</w:t>
      </w:r>
    </w:p>
    <w:p w14:paraId="714646E7" w14:textId="79770C45" w:rsidR="003F63CA" w:rsidRPr="00FC169C"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I</w:t>
      </w:r>
      <w:r>
        <w:rPr>
          <w:rFonts w:eastAsia="Malgun Gothic" w:cstheme="minorHAnsi"/>
          <w:color w:val="333333"/>
          <w:lang w:eastAsia="ko-KR"/>
        </w:rPr>
        <w:t>n prior 365d</w:t>
      </w:r>
    </w:p>
    <w:p w14:paraId="671EA901" w14:textId="5B0FA202" w:rsidR="00FC169C" w:rsidRPr="003F63CA" w:rsidRDefault="00FC169C" w:rsidP="003F63CA">
      <w:pPr>
        <w:widowControl w:val="0"/>
        <w:numPr>
          <w:ilvl w:val="1"/>
          <w:numId w:val="23"/>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I</w:t>
      </w:r>
      <w:r>
        <w:rPr>
          <w:rFonts w:eastAsia="Malgun Gothic" w:cstheme="minorHAnsi"/>
          <w:color w:val="333333"/>
          <w:lang w:eastAsia="ko-KR"/>
        </w:rPr>
        <w:t xml:space="preserve">n prior </w:t>
      </w:r>
      <w:r w:rsidR="00FA2828">
        <w:rPr>
          <w:rFonts w:eastAsia="Malgun Gothic" w:cstheme="minorHAnsi"/>
          <w:color w:val="333333"/>
          <w:lang w:eastAsia="ko-KR"/>
        </w:rPr>
        <w:t>30</w:t>
      </w:r>
      <w:r>
        <w:rPr>
          <w:rFonts w:eastAsia="Malgun Gothic" w:cstheme="minorHAnsi"/>
          <w:color w:val="333333"/>
          <w:lang w:eastAsia="ko-KR"/>
        </w:rPr>
        <w:t>d</w:t>
      </w:r>
    </w:p>
    <w:p w14:paraId="660E7BEA" w14:textId="21D163DF"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D</w:t>
      </w:r>
      <w:r>
        <w:rPr>
          <w:rFonts w:eastAsia="Malgun Gothic" w:cstheme="minorHAnsi"/>
          <w:color w:val="333333"/>
          <w:lang w:eastAsia="ko-KR"/>
        </w:rPr>
        <w:t>evice exposure</w:t>
      </w:r>
    </w:p>
    <w:p w14:paraId="78F1340E" w14:textId="3459D6C7" w:rsidR="003F63CA" w:rsidRPr="003F63CA"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I</w:t>
      </w:r>
      <w:r>
        <w:rPr>
          <w:rFonts w:eastAsia="Malgun Gothic" w:cstheme="minorHAnsi"/>
          <w:color w:val="333333"/>
          <w:lang w:eastAsia="ko-KR"/>
        </w:rPr>
        <w:t>n 365d</w:t>
      </w:r>
    </w:p>
    <w:p w14:paraId="75914E2E" w14:textId="4D642A48" w:rsidR="003F63CA" w:rsidRPr="006A5B28"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Malgun Gothic" w:cstheme="minorHAnsi"/>
          <w:color w:val="333333"/>
          <w:lang w:eastAsia="ko-KR"/>
        </w:rPr>
        <w:t>In 7d</w:t>
      </w:r>
    </w:p>
    <w:p w14:paraId="00158B29" w14:textId="15AB1027" w:rsidR="006A5B28" w:rsidRP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eastAsia="Malgun Gothic" w:cstheme="minorHAnsi"/>
          <w:color w:val="333333"/>
          <w:lang w:eastAsia="ko-KR"/>
        </w:rPr>
        <w:t>Measurement</w:t>
      </w:r>
    </w:p>
    <w:p w14:paraId="5E9758A5" w14:textId="22D19DE7" w:rsidR="006A5B28" w:rsidRP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Malgun Gothic" w:cstheme="minorHAnsi"/>
          <w:color w:val="333333"/>
          <w:lang w:eastAsia="ko-KR"/>
        </w:rPr>
        <w:t xml:space="preserve">In </w:t>
      </w:r>
      <w:r w:rsidR="005167E9">
        <w:rPr>
          <w:rFonts w:eastAsia="Malgun Gothic" w:cstheme="minorHAnsi"/>
          <w:color w:val="333333"/>
          <w:lang w:eastAsia="ko-KR"/>
        </w:rPr>
        <w:t>30</w:t>
      </w:r>
      <w:r>
        <w:rPr>
          <w:rFonts w:eastAsia="Malgun Gothic" w:cstheme="minorHAnsi"/>
          <w:color w:val="333333"/>
          <w:lang w:eastAsia="ko-KR"/>
        </w:rPr>
        <w:t>d</w:t>
      </w:r>
    </w:p>
    <w:p w14:paraId="09502996" w14:textId="7411561A" w:rsidR="006A5B28" w:rsidRPr="003F63CA"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Malgun Gothic" w:cstheme="minorHAnsi" w:hint="eastAsia"/>
          <w:color w:val="333333"/>
          <w:lang w:eastAsia="ko-KR"/>
        </w:rPr>
        <w:t>I</w:t>
      </w:r>
      <w:r>
        <w:rPr>
          <w:rFonts w:eastAsia="Malgun Gothic" w:cstheme="minorHAnsi"/>
          <w:color w:val="333333"/>
          <w:lang w:eastAsia="ko-KR"/>
        </w:rPr>
        <w:t>n 7d</w:t>
      </w:r>
    </w:p>
    <w:p w14:paraId="16B6DBA8" w14:textId="681F7119" w:rsid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cstheme="minorHAnsi" w:hint="eastAsia"/>
          <w:lang w:eastAsia="ko-KR"/>
        </w:rPr>
        <w:t>M</w:t>
      </w:r>
      <w:r>
        <w:rPr>
          <w:rFonts w:cstheme="minorHAnsi"/>
          <w:lang w:eastAsia="ko-KR"/>
        </w:rPr>
        <w:t>easurement Value</w:t>
      </w:r>
    </w:p>
    <w:p w14:paraId="1942C193" w14:textId="222A3B41"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 xml:space="preserve">In </w:t>
      </w:r>
      <w:r w:rsidR="005167E9">
        <w:rPr>
          <w:rFonts w:cstheme="minorHAnsi"/>
          <w:lang w:eastAsia="ko-KR"/>
        </w:rPr>
        <w:t>30d</w:t>
      </w:r>
    </w:p>
    <w:p w14:paraId="18CC32EC" w14:textId="066B4955"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In 7d</w:t>
      </w:r>
    </w:p>
    <w:p w14:paraId="71E56109" w14:textId="48EBACC3" w:rsidR="00213F40" w:rsidRDefault="00213F40" w:rsidP="00213F40">
      <w:pPr>
        <w:widowControl w:val="0"/>
        <w:numPr>
          <w:ilvl w:val="0"/>
          <w:numId w:val="23"/>
        </w:numPr>
        <w:pBdr>
          <w:top w:val="nil"/>
          <w:left w:val="nil"/>
          <w:bottom w:val="nil"/>
          <w:right w:val="nil"/>
          <w:between w:val="nil"/>
        </w:pBdr>
        <w:spacing w:after="160"/>
        <w:contextualSpacing/>
        <w:rPr>
          <w:rFonts w:cstheme="minorHAnsi"/>
        </w:rPr>
      </w:pPr>
      <w:r>
        <w:rPr>
          <w:rFonts w:cstheme="minorHAnsi"/>
          <w:lang w:eastAsia="ko-KR"/>
        </w:rPr>
        <w:lastRenderedPageBreak/>
        <w:t>Visit count</w:t>
      </w:r>
    </w:p>
    <w:p w14:paraId="5CE90157" w14:textId="7397D640" w:rsidR="00213F40" w:rsidRPr="003F63CA" w:rsidRDefault="00213F40" w:rsidP="00213F40">
      <w:pPr>
        <w:widowControl w:val="0"/>
        <w:numPr>
          <w:ilvl w:val="1"/>
          <w:numId w:val="23"/>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365d</w:t>
      </w:r>
    </w:p>
    <w:p w14:paraId="5473C57E" w14:textId="40D2A79F" w:rsidR="00E2006F" w:rsidRPr="00FC16B4" w:rsidRDefault="00E2006F" w:rsidP="00A7574F">
      <w:pPr>
        <w:widowControl w:val="0"/>
        <w:pBdr>
          <w:top w:val="nil"/>
          <w:left w:val="nil"/>
          <w:bottom w:val="nil"/>
          <w:right w:val="nil"/>
          <w:between w:val="nil"/>
        </w:pBdr>
        <w:spacing w:after="160"/>
        <w:contextualSpacing/>
        <w:rPr>
          <w:rFonts w:cstheme="minorHAnsi"/>
        </w:rPr>
      </w:pPr>
    </w:p>
    <w:p w14:paraId="786C541A" w14:textId="7AC29FC9"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ticagrelor and clopidogrel.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E2006F" w:rsidRDefault="0071318F" w:rsidP="0071318F">
      <w:pPr>
        <w:rPr>
          <w:lang w:eastAsia="ko-KR"/>
        </w:rPr>
      </w:pPr>
    </w:p>
    <w:p w14:paraId="5A08E744" w14:textId="77777777" w:rsidR="0071318F" w:rsidRDefault="0071318F" w:rsidP="0071318F">
      <w:pPr>
        <w:pStyle w:val="Heading3"/>
      </w:pPr>
      <w:r>
        <w:t>Other variables</w:t>
      </w:r>
      <w:bookmarkEnd w:id="14"/>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Heading1"/>
      </w:pPr>
      <w:r>
        <w:t>Data Analysis Plan</w:t>
      </w:r>
    </w:p>
    <w:p w14:paraId="5C71BC59" w14:textId="499317C3" w:rsidR="00301C31" w:rsidRDefault="00301C31" w:rsidP="0072249B">
      <w:pPr>
        <w:pStyle w:val="Heading2"/>
      </w:pPr>
      <w:r>
        <w:t>Calculation of time-at-risk</w:t>
      </w:r>
    </w:p>
    <w:p w14:paraId="4B5EBE40" w14:textId="77777777" w:rsidR="006F70F8" w:rsidRDefault="005C6C82" w:rsidP="00301C31">
      <w:pPr>
        <w:rPr>
          <w:lang w:eastAsia="ko-KR"/>
        </w:rPr>
      </w:pPr>
      <w:r>
        <w:rPr>
          <w:lang w:eastAsia="ko-KR"/>
        </w:rPr>
        <w:t>Primary analysis</w:t>
      </w:r>
    </w:p>
    <w:p w14:paraId="393045D1" w14:textId="6886E159" w:rsidR="00301C31" w:rsidRDefault="006F70F8" w:rsidP="00301C31">
      <w:pPr>
        <w:rPr>
          <w:lang w:eastAsia="ko-KR"/>
        </w:rPr>
      </w:pPr>
      <w:r>
        <w:rPr>
          <w:lang w:eastAsia="ko-KR"/>
        </w:rPr>
        <w:t>-One-year risk window: o</w:t>
      </w:r>
      <w:r w:rsidR="00301C31">
        <w:rPr>
          <w:lang w:eastAsia="ko-KR"/>
        </w:rPr>
        <w:t xml:space="preserve">utcome windows, or time-at-risk, for the primary analysis is </w:t>
      </w:r>
      <w:r>
        <w:rPr>
          <w:lang w:eastAsia="ko-KR"/>
        </w:rPr>
        <w:t xml:space="preserve">one year from the index date, </w:t>
      </w:r>
      <w:r w:rsidR="00301C31">
        <w:rPr>
          <w:lang w:eastAsia="ko-KR"/>
        </w:rPr>
        <w:t>defined</w:t>
      </w:r>
      <w:r>
        <w:rPr>
          <w:lang w:eastAsia="ko-KR"/>
        </w:rPr>
        <w:t xml:space="preserve"> as intent</w:t>
      </w:r>
      <w:r w:rsidR="002E38B8">
        <w:rPr>
          <w:lang w:eastAsia="ko-KR"/>
        </w:rPr>
        <w:t>-</w:t>
      </w:r>
      <w:r>
        <w:rPr>
          <w:lang w:eastAsia="ko-KR"/>
        </w:rPr>
        <w:t xml:space="preserve">to-treat manner to start 1 day after index date to 365 days after the index date. </w:t>
      </w:r>
    </w:p>
    <w:p w14:paraId="27CA9D38" w14:textId="07B6572E" w:rsidR="006F70F8" w:rsidRDefault="006F70F8" w:rsidP="00301C31">
      <w:pPr>
        <w:rPr>
          <w:lang w:eastAsia="ko-KR"/>
        </w:rPr>
      </w:pPr>
      <w:r>
        <w:rPr>
          <w:rFonts w:hint="eastAsia"/>
          <w:lang w:eastAsia="ko-KR"/>
        </w:rPr>
        <w:t>S</w:t>
      </w:r>
      <w:r>
        <w:rPr>
          <w:lang w:eastAsia="ko-KR"/>
        </w:rPr>
        <w:t>econdary analysis</w:t>
      </w:r>
    </w:p>
    <w:p w14:paraId="0D4F15FB" w14:textId="1AFAD4A3" w:rsidR="006F70F8" w:rsidRDefault="006F70F8" w:rsidP="006F70F8">
      <w:r>
        <w:rPr>
          <w:rFonts w:hint="eastAsia"/>
          <w:lang w:eastAsia="ko-KR"/>
        </w:rPr>
        <w:t>-</w:t>
      </w:r>
      <w:r>
        <w:rPr>
          <w:lang w:eastAsia="ko-KR"/>
        </w:rPr>
        <w:t xml:space="preserve">On-treatment risk window: to avoid time-dependent bias, on-treatment </w:t>
      </w:r>
      <w:r w:rsidR="00166B9B">
        <w:rPr>
          <w:lang w:eastAsia="ko-KR"/>
        </w:rPr>
        <w:t xml:space="preserve">risk </w:t>
      </w:r>
      <w:r>
        <w:rPr>
          <w:lang w:eastAsia="ko-KR"/>
        </w:rPr>
        <w:t>window was added,</w:t>
      </w:r>
      <w:r w:rsidR="00166B9B">
        <w:rPr>
          <w:lang w:eastAsia="ko-KR"/>
        </w:rPr>
        <w:t xml:space="preserve"> of</w:t>
      </w:r>
      <w:r>
        <w:rPr>
          <w:lang w:eastAsia="ko-KR"/>
        </w:rPr>
        <w:t xml:space="preserve"> which</w:t>
      </w:r>
      <w:r w:rsidR="00166B9B">
        <w:rPr>
          <w:lang w:eastAsia="ko-KR"/>
        </w:rPr>
        <w:t xml:space="preserve"> time-at-risk</w:t>
      </w:r>
      <w:r>
        <w:rPr>
          <w:lang w:eastAsia="ko-KR"/>
        </w:rPr>
        <w:t xml:space="preserve"> starts on treatment (ticagrelor or clopidogrel) initiation, and ends when the treatment ends. </w:t>
      </w:r>
    </w:p>
    <w:p w14:paraId="3EB17E38" w14:textId="5C7364F4" w:rsidR="00166B9B" w:rsidRDefault="006F70F8" w:rsidP="006F70F8">
      <w:pPr>
        <w:rPr>
          <w:lang w:eastAsia="ko-KR"/>
        </w:rPr>
      </w:pPr>
      <w:r>
        <w:rPr>
          <w:rFonts w:hint="eastAsia"/>
          <w:lang w:eastAsia="ko-KR"/>
        </w:rPr>
        <w:t>-</w:t>
      </w:r>
      <w:r w:rsidR="00166B9B">
        <w:rPr>
          <w:lang w:eastAsia="ko-KR"/>
        </w:rPr>
        <w:t>Five-year risk window</w:t>
      </w:r>
      <w:r>
        <w:rPr>
          <w:lang w:eastAsia="ko-KR"/>
        </w:rPr>
        <w:t xml:space="preserve">: </w:t>
      </w:r>
      <w:r w:rsidR="00162BA0">
        <w:rPr>
          <w:lang w:eastAsia="ko-KR"/>
        </w:rPr>
        <w:t xml:space="preserve">Five-year risk window starts from 1 day to 1825 days after index date, which is extended risk window from the one-year risk window. </w:t>
      </w:r>
    </w:p>
    <w:p w14:paraId="2715E06A" w14:textId="77777777" w:rsidR="006F70F8" w:rsidRPr="006F70F8" w:rsidRDefault="006F70F8" w:rsidP="00301C31">
      <w:pPr>
        <w:rPr>
          <w:lang w:eastAsia="ko-KR"/>
        </w:rPr>
      </w:pPr>
    </w:p>
    <w:p w14:paraId="7C6F826D" w14:textId="09E74CC1" w:rsidR="00301C31" w:rsidRDefault="00301C31" w:rsidP="0072249B">
      <w:pPr>
        <w:pStyle w:val="Heading2"/>
      </w:pPr>
      <w:r>
        <w:t>Model specification</w:t>
      </w:r>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497533AF" w:rsidR="00902F83" w:rsidRPr="00FC16B4"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xml:space="preserve">, until the earliest event among 1) the first occurrence of the outcome, 2) the end of the time-at-risk window, and </w:t>
      </w:r>
      <w:r w:rsidRPr="00FC16B4">
        <w:lastRenderedPageBreak/>
        <w:t>3) the end of the observation period that spans the time-at-risk start.</w:t>
      </w:r>
    </w:p>
    <w:p w14:paraId="314EF5E2" w14:textId="439B0931" w:rsidR="00B5097D" w:rsidRDefault="00624FC5" w:rsidP="00B5097D">
      <w:pPr>
        <w:pStyle w:val="Heading3"/>
      </w:pPr>
      <w:r>
        <w:t>Statistical model for p</w:t>
      </w:r>
      <w:r w:rsidR="00B5097D">
        <w:t>rimary analysis</w:t>
      </w:r>
    </w:p>
    <w:p w14:paraId="6347E8C6" w14:textId="2AD20F1D"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he propensity score is estimated for each patient, using the predicted probability from a regularized logistic regression model, fit with a 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1E1169">
        <w:t>5</w:t>
      </w:r>
      <w:r>
        <w:t>.</w:t>
      </w:r>
      <w:r w:rsidR="001E1169">
        <w:t>1</w:t>
      </w:r>
      <w:r w:rsidRPr="00FC16B4">
        <w:t>.</w:t>
      </w:r>
    </w:p>
    <w:p w14:paraId="58B9E9CA" w14:textId="759C38C3" w:rsidR="00902F83" w:rsidRDefault="00902F83" w:rsidP="00C50FDB">
      <w:pPr>
        <w:pStyle w:val="ListParagraph"/>
        <w:numPr>
          <w:ilvl w:val="0"/>
          <w:numId w:val="16"/>
        </w:numPr>
      </w:pPr>
      <w:r>
        <w:t xml:space="preserve">Primary analysis (PS Matching): After estimating the PS, variable ratio </w:t>
      </w:r>
      <w:r w:rsidRPr="00431DA7">
        <w:t xml:space="preserve">propensity score matching </w:t>
      </w:r>
      <w:r w:rsidR="0045606F">
        <w:t xml:space="preserve">instead of one-to-one matching </w:t>
      </w:r>
      <w:r w:rsidRPr="00431DA7">
        <w:t xml:space="preserve">will be performed </w:t>
      </w:r>
      <w:r w:rsidR="0045606F">
        <w:t>to avoid inferior covariate balance and reduction of bias</w:t>
      </w:r>
      <w:r w:rsidR="00C50FDB">
        <w:t>.</w:t>
      </w:r>
      <w:r w:rsidR="00C50FDB">
        <w:fldChar w:fldCharType="begin"/>
      </w:r>
      <w:r w:rsidR="00787DE7">
        <w:instrText xml:space="preserve"> ADDIN ZOTERO_ITEM CSL_CITATION {"citationID":"OO0k3Iq3","properties":{"formattedCitation":"\\super 13\\nosupersub{}","plainCitation":"13","noteIndex":0},"citationItems":[{"id":1759,"uris":["http://zotero.org/users/1354749/items/F4BF5IV2"],"uri":["http://zotero.org/users/1354749/items/F4BF5IV2"],"itemData":{"id":1759,"type":"article-journal","title":"One-to-many propensity score matching in cohort studies","container-title":"Pharmacoepidemiology and Drug Safety","page":"69-80","volume":"21","source":"Wiley Online Library","abstract":"Background\n\nAmong the large number of cohort studies that employ propensity score matching, most match patients 1:1. Increasing the matching ratio is thought to improve precision but may come with a trade-off with respect to bias.\n\nObjective\n\nTo evaluate several methods of propensity score matching in cohort studies through simulation and empirical analyses.\n\nMethods\n\nWe simulated cohorts of 20 000 patients with exposure prevalence of 10%–50%. We simulated five dichotomous and five continuous confounders. We estimated propensity scores and matched using digit-based greedy (“greedy”), pairwise nearest neighbor within a caliper (“nearest neighbor”), and a nearest neighbor approach that sought to balance the scores of the comparison patient above and below that of the treated patient (“balanced nearest neighbor”). We matched at both fixed and variable matching ratios and also evaluated sequential and parallel schemes for the order of formation of 1:n match groups. We then applied this same approach to two cohorts of patients drawn from administrative claims data.\n\nResults\n\nIncreasing the match ratio beyond 1:1 generally resulted in somewhat higher bias. It also resulted in lower variance with variable ratio matching but higher variance with fixed. The parallel approach generally resulted in higher mean squared error but lower bias than the sequential approach. Variable ratio, parallel, balanced nearest neighbor matching generally yielded the lowest bias and mean squared error.\n\nConclusions\n\n1:n matching can be used to increase precision in cohort studies. We recommend a variable ratio, parallel, balanced 1:n, nearest neighbor approach that increases precision over 1:1 matching at a small cost in bias. Copyright © 2012 John Wiley &amp; Sons, Ltd.","DOI":"10.1002/pds.3263","ISSN":"1099-1557","journalAbbreviation":"Pharmacoepidemiol Drug Saf","language":"en","author":[{"family":"Rassen","given":"Jeremy A."},{"family":"Shelat","given":"Abhi A."},{"family":"Myers","given":"Jessica"},{"family":"Glynn","given":"Robert J."},{"family":"Rothman","given":"Kenneth J."},{"family":"Schneeweiss","given":"Sebastian"}],"issued":{"date-parts":[["2012",5,1]]}}}],"schema":"https://github.com/citation-style-language/schema/raw/master/csl-citation.json"} </w:instrText>
      </w:r>
      <w:r w:rsidR="00C50FDB">
        <w:fldChar w:fldCharType="separate"/>
      </w:r>
      <w:r w:rsidR="00787DE7" w:rsidRPr="00787DE7">
        <w:rPr>
          <w:rFonts w:ascii="Calibri" w:cs="Calibri"/>
          <w:vertAlign w:val="superscript"/>
        </w:rPr>
        <w:t>13</w:t>
      </w:r>
      <w:r w:rsidR="00C50FDB">
        <w:fldChar w:fldCharType="end"/>
      </w:r>
      <w:r w:rsidR="00C50FDB">
        <w:t xml:space="preserve"> </w:t>
      </w:r>
      <w:r w:rsidRPr="00431DA7">
        <w:t>A caliper of 0.</w:t>
      </w:r>
      <w:r w:rsidR="00F97758">
        <w:t>2</w:t>
      </w:r>
      <w:r w:rsidRPr="00431DA7">
        <w:t xml:space="preserve"> times the standard deviation of the propensity score distribution</w:t>
      </w:r>
      <w:r>
        <w:t xml:space="preserve">, and a greedy matching </w:t>
      </w:r>
      <w:r w:rsidRPr="00431DA7">
        <w:t>will be used</w:t>
      </w:r>
      <w:r w:rsidR="001D7368">
        <w:t xml:space="preserve">. </w:t>
      </w:r>
      <w:r>
        <w:t>The outcome model will be fitted using a stratified Cox regression conditioned on the matched sets, with only the treatment variable as predictor.</w:t>
      </w:r>
    </w:p>
    <w:p w14:paraId="31F80510" w14:textId="7444359E" w:rsidR="00624FC5" w:rsidRDefault="00624FC5" w:rsidP="00624FC5">
      <w:pPr>
        <w:pStyle w:val="Heading3"/>
      </w:pPr>
      <w:r>
        <w:t>Statistical model for sensitivity analyses</w:t>
      </w:r>
    </w:p>
    <w:p w14:paraId="267B40A9" w14:textId="489D0A67" w:rsidR="00902F83" w:rsidRDefault="00902F83" w:rsidP="00902F83"/>
    <w:p w14:paraId="4BA4E32A" w14:textId="4F6D2B5B" w:rsidR="00624FC5" w:rsidRDefault="00624FC5" w:rsidP="00624FC5">
      <w:pPr>
        <w:pStyle w:val="ListParagraph"/>
        <w:numPr>
          <w:ilvl w:val="0"/>
          <w:numId w:val="16"/>
        </w:numPr>
      </w:pPr>
      <w:r>
        <w:rPr>
          <w:rFonts w:hint="eastAsia"/>
          <w:lang w:eastAsia="ko-KR"/>
        </w:rPr>
        <w:t>W</w:t>
      </w:r>
      <w:r>
        <w:rPr>
          <w:lang w:eastAsia="ko-KR"/>
        </w:rPr>
        <w:t xml:space="preserve">ithout matching: </w:t>
      </w:r>
      <w:r w:rsidR="00596A0E">
        <w:rPr>
          <w:lang w:eastAsia="ko-KR"/>
        </w:rPr>
        <w:t xml:space="preserve">The Cox proportional hazard model will be applied without PS matching or stratification. </w:t>
      </w:r>
    </w:p>
    <w:p w14:paraId="3280568F" w14:textId="70CF68DF" w:rsidR="00624FC5" w:rsidRDefault="00624FC5" w:rsidP="00624FC5">
      <w:pPr>
        <w:pStyle w:val="ListParagraph"/>
        <w:numPr>
          <w:ilvl w:val="0"/>
          <w:numId w:val="16"/>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sidR="00F500CC">
        <w:rPr>
          <w:rFonts w:cstheme="minorHAnsi"/>
        </w:rPr>
        <w:t>ten</w:t>
      </w:r>
      <w:r w:rsidRPr="00501A52">
        <w:rPr>
          <w:rFonts w:cstheme="minorHAnsi"/>
        </w:rPr>
        <w:t xml:space="preserve"> quantiles of the propensity score distribution. The final outcome model will apply a conditional Cox proportional hazard model, conditions on the propensity score strata.</w:t>
      </w:r>
    </w:p>
    <w:p w14:paraId="3DB89692" w14:textId="76F0A579" w:rsidR="00624FC5" w:rsidRDefault="00721AD6" w:rsidP="00E13C4E">
      <w:pPr>
        <w:pStyle w:val="Heading3"/>
      </w:pPr>
      <w:r>
        <w:t>Additional details for interaction term analysis</w:t>
      </w:r>
    </w:p>
    <w:p w14:paraId="0909005B" w14:textId="6411FBB3" w:rsidR="00721AD6" w:rsidRDefault="00721AD6" w:rsidP="00721AD6">
      <w:pPr>
        <w:rPr>
          <w:lang w:eastAsia="ko-KR"/>
        </w:rPr>
      </w:pPr>
      <w:r>
        <w:rPr>
          <w:rFonts w:hint="eastAsia"/>
          <w:lang w:eastAsia="ko-KR"/>
        </w:rPr>
        <w:t>A</w:t>
      </w:r>
      <w:r>
        <w:rPr>
          <w:lang w:eastAsia="ko-KR"/>
        </w:rPr>
        <w:t>dditionally, interaction term analys</w:t>
      </w:r>
      <w:r w:rsidR="00A01683">
        <w:rPr>
          <w:lang w:eastAsia="ko-KR"/>
        </w:rPr>
        <w:t>is</w:t>
      </w:r>
      <w:r>
        <w:rPr>
          <w:lang w:eastAsia="ko-KR"/>
        </w:rPr>
        <w:t xml:space="preserve"> will be conducted to assess the interaction</w:t>
      </w:r>
      <w:r w:rsidR="00A01683">
        <w:rPr>
          <w:lang w:eastAsia="ko-KR"/>
        </w:rPr>
        <w:t xml:space="preserve"> for the primary analysis</w:t>
      </w:r>
      <w:r>
        <w:rPr>
          <w:lang w:eastAsia="ko-KR"/>
        </w:rPr>
        <w:t xml:space="preserve"> between </w:t>
      </w:r>
      <w:r w:rsidR="008B5863">
        <w:rPr>
          <w:lang w:eastAsia="ko-KR"/>
        </w:rPr>
        <w:t xml:space="preserve">outcomes and </w:t>
      </w:r>
      <w:r w:rsidR="00A01683">
        <w:rPr>
          <w:lang w:eastAsia="ko-KR"/>
        </w:rPr>
        <w:t xml:space="preserve">six </w:t>
      </w:r>
      <w:r>
        <w:rPr>
          <w:lang w:eastAsia="ko-KR"/>
        </w:rPr>
        <w:t xml:space="preserve">characteristics </w:t>
      </w:r>
      <w:r w:rsidR="008B5863">
        <w:rPr>
          <w:lang w:eastAsia="ko-KR"/>
        </w:rPr>
        <w:t>described below</w:t>
      </w:r>
    </w:p>
    <w:p w14:paraId="34B2E344" w14:textId="203BC599" w:rsidR="008B5863" w:rsidRDefault="008B5863" w:rsidP="008B5863">
      <w:pPr>
        <w:pStyle w:val="ListParagraph"/>
        <w:numPr>
          <w:ilvl w:val="0"/>
          <w:numId w:val="16"/>
        </w:numPr>
        <w:rPr>
          <w:lang w:eastAsia="ko-KR"/>
        </w:rPr>
      </w:pPr>
      <w:r>
        <w:rPr>
          <w:lang w:eastAsia="ko-KR"/>
        </w:rPr>
        <w:t>Female gender</w:t>
      </w:r>
      <w:r w:rsidR="00E35937">
        <w:rPr>
          <w:lang w:eastAsia="ko-KR"/>
        </w:rPr>
        <w:fldChar w:fldCharType="begin"/>
      </w:r>
      <w:r w:rsidR="00787DE7">
        <w:rPr>
          <w:lang w:eastAsia="ko-KR"/>
        </w:rPr>
        <w:instrText xml:space="preserve"> ADDIN ZOTERO_ITEM CSL_CITATION {"citationID":"X0M7zwEK","properties":{"formattedCitation":"\\super 14\\nosupersub{}","plainCitation":"14","noteIndex":0},"citationItems":[{"id":2716,"uris":["http://zotero.org/users/1354749/items/3CR5DHQ7"],"uri":["http://zotero.org/users/1354749/items/3CR5DHQ7"],"itemData":{"id":2716,"type":"article-journal","title":"Incidence and predictors of bleeding in ACS patients treated with PCI and prasugrel or ticagrelor: An analysis from the RENAMI registry","container-title":"International Journal of Cardiology","page":"29-33","volume":"273","source":"ScienceDirect","abstract":"Objectives\nTo evaluate “real life” incidence and independent predictors of major bleeding defined in ACS patients treated with PCI and current standard antithrombotic therapy with prasugrel or ticagrelor.\nMethods and results\nThe RENAMI project is a multicenter retrospective observational registry enrolling 4424 patients with ACS treated with PCI and prasugrel or ticagrelor plus aspirin. Primary endpoint was MACE (major adverse cardiovascular events). Secondary endpoints included each component of MACE, cardiovascular death (CV death), recurrence of ACS (reACS) and stroke. Eighty three (1.8%) patients developed out of hospital major bleedings after 14.1 ± 6.2 months. These patients had higher rates of MACE (14.5% vs 4.4%; p = 0.001) and of all-cause death (11% vs 2.1%; p &lt; 0.001). Independent predictors of major bleeding were age &gt;75 years (OR 2.00; 95% CI 1.18–3.41; p = 0.010) and female sex (OR 1.66; 95% CI 1.02–2.70; p = 0.041). BARC 3–5 bleeding was independently associated with all-cause mortality (OR 3.46; 95% CI 1.64–7.31; p 0.001).\nConclusion\nIn ACS patients treated with PCI and ticagrelor or prasugrel, BARC 3–5 bleedings despite being uncommon negatively impacted on prognosis. Old and female patients are at increased risk, offering clinical indications for tailoring dual antiplatelet therapy.","DOI":"10.1016/j.ijcard.2018.09.020","ISSN":"0167-5273","shortTitle":"Incidence and predictors of bleeding in ACS patients treated with PCI and prasugrel or ticagrelor","journalAbbreviation":"International Journal of Cardiology","author":[{"family":"D'Ascenzo","given":"Fabrizio"},{"family":"Grosso","given":"Alberto"},{"family":"Abu-Assi","given":"Emad"},{"family":"Kinnaird","given":"Tim"},{"family":"Ariza-Solé","given":"Albert"},{"family":"Manzano-Fernández","given":"Sergio"},{"family":"Templin","given":"Christian"},{"family":"Velicki","given":"Lazar"},{"family":"Xanthopoulou","given":"Ioanna"},{"family":"Cerrato","given":"Enrico"},{"family":"Rognoni","given":"Andrea"},{"family":"Boccuzzi","given":"Giacomo"},{"family":"Omedè","given":"Pierluigi"},{"family":"Montabone","given":"Andrea"},{"family":"Taha","given":"Salma"},{"family":"Durante","given":"Alessandro"},{"family":"Gili","given":"Sebastiano"},{"family":"Ali","given":"Hosam Hasan"},{"family":"Magnani","given":"Giulia"},{"family":"Autelli","given":"Michele"},{"family":"Blanco","given":"Pedro Flores"},{"family":"Garay","given":"Alberto"},{"family":"Quadri","given":"Giorgio"},{"family":"Marra","given":"Walter Grosso"},{"family":"Varbella","given":"Ferdinando"},{"family":"Queija","given":"Berenice Caneiro"},{"family":"Paz","given":"Rafael Cobas"},{"family":"Fernández","given":"María Cespón"},{"family":"Pousa","given":"Isabel Muñoz"},{"family":"Gallo","given":"Diego"},{"family":"Morbiducci","given":"Umberto"},{"family":"Dominguez-Rodriguez","given":"Alberto"},{"family":"Valdés","given":"Mariano"},{"family":"Cequier","given":"Angel"},{"family":"Alexopoulos","given":"Dimitrios"},{"family":"Iñiguez-Romo","given":"Andrés"},{"family":"Gaita","given":"Fiorenzo"},{"family":"Raposeiras-Roubin","given":"Sergio"}],"issued":{"date-parts":[["2018",12,15]]}}}],"schema":"https://github.com/citation-style-language/schema/raw/master/csl-citation.json"} </w:instrText>
      </w:r>
      <w:r w:rsidR="00E35937">
        <w:rPr>
          <w:lang w:eastAsia="ko-KR"/>
        </w:rPr>
        <w:fldChar w:fldCharType="separate"/>
      </w:r>
      <w:r w:rsidR="00787DE7" w:rsidRPr="00787DE7">
        <w:rPr>
          <w:rFonts w:ascii="Calibri" w:cs="Calibri"/>
          <w:vertAlign w:val="superscript"/>
        </w:rPr>
        <w:t>14</w:t>
      </w:r>
      <w:r w:rsidR="00E35937">
        <w:rPr>
          <w:lang w:eastAsia="ko-KR"/>
        </w:rPr>
        <w:fldChar w:fldCharType="end"/>
      </w:r>
    </w:p>
    <w:p w14:paraId="355AA617" w14:textId="443E093E" w:rsidR="008B5863" w:rsidRDefault="008B5863" w:rsidP="008B5863">
      <w:pPr>
        <w:pStyle w:val="ListParagraph"/>
        <w:numPr>
          <w:ilvl w:val="0"/>
          <w:numId w:val="16"/>
        </w:numPr>
        <w:rPr>
          <w:lang w:eastAsia="ko-KR"/>
        </w:rPr>
      </w:pPr>
      <w:r>
        <w:rPr>
          <w:lang w:eastAsia="ko-KR"/>
        </w:rPr>
        <w:t>Old age (age &gt;= 65 years)</w:t>
      </w:r>
    </w:p>
    <w:p w14:paraId="1AF55A4E" w14:textId="4A4E1F9D" w:rsidR="008B5863" w:rsidRDefault="008B5863" w:rsidP="008B5863">
      <w:pPr>
        <w:pStyle w:val="ListParagraph"/>
        <w:numPr>
          <w:ilvl w:val="0"/>
          <w:numId w:val="16"/>
        </w:numPr>
        <w:rPr>
          <w:lang w:eastAsia="ko-KR"/>
        </w:rPr>
      </w:pPr>
      <w:r>
        <w:rPr>
          <w:lang w:eastAsia="ko-KR"/>
        </w:rPr>
        <w:t>Black or African American</w:t>
      </w:r>
      <w:r w:rsidR="00FD16EC">
        <w:rPr>
          <w:lang w:eastAsia="ko-KR"/>
        </w:rPr>
        <w:t xml:space="preserve"> race</w:t>
      </w:r>
      <w:r w:rsidR="00B0317C">
        <w:rPr>
          <w:lang w:eastAsia="ko-KR"/>
        </w:rPr>
        <w:fldChar w:fldCharType="begin"/>
      </w:r>
      <w:r w:rsidR="00787DE7">
        <w:rPr>
          <w:lang w:eastAsia="ko-KR"/>
        </w:rPr>
        <w:instrText xml:space="preserve"> ADDIN ZOTERO_ITEM CSL_CITATION {"citationID":"v7XLXv28","properties":{"formattedCitation":"\\super 15\\nosupersub{}","plainCitation":"15","noteIndex":0},"citationItems":[{"id":7762,"uris":["http://zotero.org/users/1354749/items/BEG4PNZZ"],"uri":["http://zotero.org/users/1354749/items/BEG4PNZZ"],"itemData":{"id":7762,"type":"article-journal","title":"Ethnic variation in adverse cardiovascular outcomes and bleeding complications in the Clopidogrel for High Atherothrombotic Risk and Ischemic Stabilization, Management, and Avoidance (CHARISMA) study","container-title":"American Heart Journal","page":"658-665","volume":"157","issue":"4","source":"PubMed","abstract":"BACKGROUND: Atherothrombosis is a common condition affecting individuals worldwide. Its impact on different ethnic groups receiving evidence-based therapy is unclear. We aimed to determine if ethnicity is an independent predictor for cardiovascular events and bleeding complications in a contemporary clinical trial on antiplatelet therapy.\nMETHODS: This was a prospective observational study of 15,603 patients enrolled in the CHARISMA trial followed up every 6 months for a median of 28 months. The primary efficacy end point was the first occurrence of cardiovascular death, myocardial infarction, or stroke. The primary safety end point was bleeding.\nRESULTS: The cohort comprised 12,502 (80.1%) white, 486 (3.1%) black, 775 (5.0%) Asian, and 1,613 (10.3%) Hispanic patients. There was no difference in the occurrence of the primary composite end point among the 4 ethnic groups. Compared with Asians, cardiovascular and all-cause mortality occurred more frequently among black (adjusted hazard 2.19 and 2.04) and Hispanic (adjusted hazard, 1.83 and 1.69) patients. Although the occurrence of severe bleeding was similarly low among the 4 ethnic groups, Asian (adjusted hazard, 2.21) and black (adjusted hazard, 3.06) patients were more likely to have moderate bleeding complications than Hispanic patients.\nCONCLUSION: In this trial of individuals at risk of vascular events, ethnicity was not a significant, independent predictor of the primary composite cardiovascular event. However, ethnicity was a significant, independent predictor of the secondary outcomes, cardiovascular and all-cause mortality (blacks and Hispanics), and moderate bleeding complications (blacks and Asians).","DOI":"10.1016/j.ahj.2008.08.031","ISSN":"1097-6744","note":"PMID: 19332192","journalAbbreviation":"Am. Heart J.","language":"eng","author":[{"family":"Mak","given":"Koon-Hou"},{"family":"Bhatt","given":"Deepak L."},{"family":"Shao","given":"Mingyuan"},{"family":"Hankey","given":"Graeme J."},{"family":"Easton","given":"J. Donald"},{"family":"Fox","given":"Keith A. A."},{"family":"Topol","given":"Eric J."}],"issued":{"date-parts":[["2009",4]]}}}],"schema":"https://github.com/citation-style-language/schema/raw/master/csl-citation.json"} </w:instrText>
      </w:r>
      <w:r w:rsidR="00B0317C">
        <w:rPr>
          <w:lang w:eastAsia="ko-KR"/>
        </w:rPr>
        <w:fldChar w:fldCharType="separate"/>
      </w:r>
      <w:r w:rsidR="00787DE7" w:rsidRPr="00787DE7">
        <w:rPr>
          <w:rFonts w:ascii="Calibri" w:cs="Calibri"/>
          <w:vertAlign w:val="superscript"/>
        </w:rPr>
        <w:t>15</w:t>
      </w:r>
      <w:r w:rsidR="00B0317C">
        <w:rPr>
          <w:lang w:eastAsia="ko-KR"/>
        </w:rPr>
        <w:fldChar w:fldCharType="end"/>
      </w:r>
    </w:p>
    <w:p w14:paraId="3B259F96" w14:textId="65E77E61" w:rsidR="008B5863" w:rsidRDefault="008B5863" w:rsidP="008B5863">
      <w:pPr>
        <w:pStyle w:val="ListParagraph"/>
        <w:numPr>
          <w:ilvl w:val="0"/>
          <w:numId w:val="16"/>
        </w:numPr>
        <w:rPr>
          <w:lang w:eastAsia="ko-KR"/>
        </w:rPr>
      </w:pPr>
      <w:r>
        <w:rPr>
          <w:rFonts w:hint="eastAsia"/>
          <w:lang w:eastAsia="ko-KR"/>
        </w:rPr>
        <w:t>C</w:t>
      </w:r>
      <w:r>
        <w:rPr>
          <w:lang w:eastAsia="ko-KR"/>
        </w:rPr>
        <w:t>oncomitant myocardial infarction</w:t>
      </w:r>
    </w:p>
    <w:p w14:paraId="7CE8301E" w14:textId="0754C0B4" w:rsidR="008B5863" w:rsidRDefault="008B5863" w:rsidP="008B5863">
      <w:pPr>
        <w:pStyle w:val="ListParagraph"/>
        <w:numPr>
          <w:ilvl w:val="0"/>
          <w:numId w:val="16"/>
        </w:numPr>
        <w:rPr>
          <w:lang w:eastAsia="ko-KR"/>
        </w:rPr>
      </w:pPr>
      <w:r>
        <w:rPr>
          <w:lang w:eastAsia="ko-KR"/>
        </w:rPr>
        <w:t>Concomitant proton pump inhibitor use</w:t>
      </w:r>
    </w:p>
    <w:p w14:paraId="5971782E" w14:textId="08516DC1" w:rsidR="008B5863" w:rsidRDefault="008B5863" w:rsidP="008B5863">
      <w:pPr>
        <w:pStyle w:val="ListParagraph"/>
        <w:numPr>
          <w:ilvl w:val="0"/>
          <w:numId w:val="16"/>
        </w:numPr>
        <w:rPr>
          <w:lang w:eastAsia="ko-KR"/>
        </w:rPr>
      </w:pPr>
      <w:r>
        <w:rPr>
          <w:rFonts w:hint="eastAsia"/>
          <w:lang w:eastAsia="ko-KR"/>
        </w:rPr>
        <w:t>H</w:t>
      </w:r>
      <w:r>
        <w:rPr>
          <w:lang w:eastAsia="ko-KR"/>
        </w:rPr>
        <w:t>igh aspirin maintenance dose (&gt;=300mg)</w:t>
      </w:r>
      <w:r w:rsidR="00952601">
        <w:rPr>
          <w:lang w:eastAsia="ko-KR"/>
        </w:rPr>
        <w:fldChar w:fldCharType="begin"/>
      </w:r>
      <w:r w:rsidR="009551CD">
        <w:rPr>
          <w:lang w:eastAsia="ko-KR"/>
        </w:rPr>
        <w:instrText xml:space="preserve"> ADDIN ZOTERO_ITEM CSL_CITATION {"citationID":"JV9wc4M5","properties":{"formattedCitation":"\\super 10\\nosupersub{}","plainCitation":"10","noteIndex":0},"citationItems":[{"id":2642,"uris":["http://zotero.org/users/1354749/items/CTURYAH9"],"uri":["http://zotero.org/users/1354749/items/CTURYAH9"],"itemData":{"id":2642,"type":"article-journal","title":"Ticagrelor Compared With Clopidogrel by Geographic Region in the Platelet Inhibition and Patient Outcomes (PLATO) Trial","container-title":"Circulation","page":"544-554","volume":"124","issue":"5","source":"ahajournals.org (Atypon)","abstract":"Background—In the Platelet Inhibition and Patient Outcomes (PLATO) trial, a prespecified subgroup analysis showed a significant interaction between treatment and region (P=0.045), with less effect of ticagrelor in North America than in the rest of the world.Methods and Results—Reasons for the interaction were explored independently by 2 statistical groups. Systematic errors in trial conduct were investigated. Statistical approaches evaluated the likelihood of play of chance. Cox regression analyses were performed to quantify how much of the regional interaction could be explained by patient characteristics and concomitant treatments, including aspirin maintenance therapy. Landmark Cox regressions at 8 time points evaluated the association of selected factors, including aspirin dose, with outcomes by treatment. Systematic errors in trial conduct were ruled out. Given the large number of subgroup analyses performed and that a result numerically favoring clopidogrel in at least 1 of the 4 prespecified regions could occur with 32% probability, chance alone cannot be ruled out. More patients in the United States (53.6%) than in the rest of the world (1.7%) took a median asp</w:instrText>
      </w:r>
      <w:r w:rsidR="009551CD">
        <w:rPr>
          <w:rFonts w:hint="eastAsia"/>
          <w:lang w:eastAsia="ko-KR"/>
        </w:rPr>
        <w:instrText xml:space="preserve">irin dose </w:instrText>
      </w:r>
      <w:r w:rsidR="009551CD">
        <w:rPr>
          <w:rFonts w:hint="eastAsia"/>
          <w:lang w:eastAsia="ko-KR"/>
        </w:rPr>
        <w:instrText>≥</w:instrText>
      </w:r>
      <w:r w:rsidR="009551CD">
        <w:rPr>
          <w:rFonts w:hint="eastAsia"/>
          <w:lang w:eastAsia="ko-KR"/>
        </w:rPr>
        <w:instrText>300 mg/d. Of 37 baseline and postrandomization factors explored, only aspirin dose explained a substantial fraction of the regional interaction. In adjusted analyses, both Cox regression with median maintenance dose and landmark techniques show</w:instrText>
      </w:r>
      <w:r w:rsidR="009551CD">
        <w:rPr>
          <w:lang w:eastAsia="ko-KR"/>
        </w:rPr>
        <w:instrText xml:space="preserve">ed that, in patients taking low-dose maintenance aspirin, ticagrelor was associated with better outcomes compared with clopidogrel, with statistical superiority in the rest of the world and similar outcomes in the US cohort.Conclusions—The regional interaction could arise from chance alone. Results of 2 independently performed analyses identified an underlying statistical interaction with aspirin maintenance dose as a possible explanation for the regional difference. The lowest risk of cardiovascular death, myocardial infarction, or stroke with ticagrelor compared with clopidogrel is associated with a low maintenance dose of concomitant aspirin.Clinical Trial Registration—URL: http://www.clinicaltrials.gov. Unique identifier: NCT00391872.","DOI":"10.1161/CIRCULATIONAHA.111.047498","journalAbbreviation":"Circulation","author":[{"literal":"Mahaffey Kenneth W."},{"literal":"Wojdyla Daniel M."},{"literal":"Carroll Kevin"},{"literal":"Becker Richard C."},{"literal":"Storey Robert F."},{"literal":"Angiolillo Dominick J."},{"literal":"Held Claes"},{"literal":"Cannon Christopher P."},{"literal":"James Stefan"},{"literal":"Pieper Karen S."},{"literal":"Horrow Jay"},{"literal":"Harrington Robert A."},{"literal":"Wallentin Lars"}],"issued":{"date-parts":[["2011",8,2]]}}}],"schema":"https://github.com/citation-style-language/schema/raw/master/csl-citation.json"} </w:instrText>
      </w:r>
      <w:r w:rsidR="00952601">
        <w:rPr>
          <w:lang w:eastAsia="ko-KR"/>
        </w:rPr>
        <w:fldChar w:fldCharType="separate"/>
      </w:r>
      <w:r w:rsidR="009551CD" w:rsidRPr="009551CD">
        <w:rPr>
          <w:rFonts w:ascii="Calibri" w:cs="Calibri"/>
          <w:vertAlign w:val="superscript"/>
        </w:rPr>
        <w:t>10</w:t>
      </w:r>
      <w:r w:rsidR="00952601">
        <w:rPr>
          <w:lang w:eastAsia="ko-KR"/>
        </w:rPr>
        <w:fldChar w:fldCharType="end"/>
      </w:r>
    </w:p>
    <w:p w14:paraId="07D4F1A1" w14:textId="1534A8AE" w:rsidR="008B5863" w:rsidRPr="008B5863" w:rsidRDefault="008B5863" w:rsidP="008B5863">
      <w:pPr>
        <w:rPr>
          <w:lang w:eastAsia="ko-KR"/>
        </w:rPr>
      </w:pPr>
      <w:r>
        <w:rPr>
          <w:rFonts w:hint="eastAsia"/>
          <w:lang w:eastAsia="ko-KR"/>
        </w:rPr>
        <w:t>B</w:t>
      </w:r>
      <w:r>
        <w:rPr>
          <w:lang w:eastAsia="ko-KR"/>
        </w:rPr>
        <w:t xml:space="preserve">ased on the result from interaction term analysis, the additional subgroup analysis can be </w:t>
      </w:r>
      <w:r w:rsidR="001C06B0">
        <w:rPr>
          <w:lang w:eastAsia="ko-KR"/>
        </w:rPr>
        <w:t>performed</w:t>
      </w:r>
      <w:r>
        <w:rPr>
          <w:lang w:eastAsia="ko-KR"/>
        </w:rPr>
        <w:t xml:space="preserve">. </w:t>
      </w:r>
    </w:p>
    <w:p w14:paraId="5FB02EB2" w14:textId="77777777" w:rsidR="00721AD6" w:rsidRPr="00721AD6" w:rsidRDefault="00721AD6" w:rsidP="00721AD6">
      <w:pPr>
        <w:rPr>
          <w:lang w:eastAsia="ko-KR"/>
        </w:rPr>
      </w:pPr>
    </w:p>
    <w:p w14:paraId="666ED955" w14:textId="00B7798C" w:rsidR="00301C31" w:rsidRDefault="00301C31" w:rsidP="0072249B">
      <w:pPr>
        <w:pStyle w:val="Heading3"/>
      </w:pPr>
      <w:r>
        <w:t>Pooling effect estimates across databases</w:t>
      </w:r>
    </w:p>
    <w:p w14:paraId="19BE8DAF" w14:textId="6FF478A2" w:rsidR="00301C31" w:rsidRDefault="00162BA0" w:rsidP="00301C31">
      <w:pPr>
        <w:rPr>
          <w:lang w:eastAsia="ko-KR"/>
        </w:rPr>
      </w:pPr>
      <w:r>
        <w:rPr>
          <w:rFonts w:hint="eastAsia"/>
          <w:lang w:eastAsia="ko-KR"/>
        </w:rPr>
        <w:t>R</w:t>
      </w:r>
      <w:r>
        <w:rPr>
          <w:lang w:eastAsia="ko-KR"/>
        </w:rPr>
        <w:t>andom-effect model meta-analysis will be performed to calculate summary hazard ratio</w:t>
      </w:r>
      <w:r w:rsidR="00557FA2">
        <w:rPr>
          <w:lang w:eastAsia="ko-KR"/>
        </w:rPr>
        <w:t xml:space="preserve"> for pooling effect estimates across databases</w:t>
      </w:r>
    </w:p>
    <w:p w14:paraId="22132E8D" w14:textId="5D9030C6" w:rsidR="00301C31" w:rsidRDefault="00301C31" w:rsidP="0072249B">
      <w:pPr>
        <w:pStyle w:val="Heading2"/>
      </w:pPr>
      <w:r>
        <w:lastRenderedPageBreak/>
        <w:t>Analyses to pe</w:t>
      </w:r>
      <w:r w:rsidR="00162BA0">
        <w:t>r</w:t>
      </w:r>
      <w:r>
        <w:t>form</w:t>
      </w:r>
    </w:p>
    <w:p w14:paraId="58C5CA7F" w14:textId="7C24AC53" w:rsidR="00301C31" w:rsidRDefault="00557FA2" w:rsidP="00301C31">
      <w:pPr>
        <w:rPr>
          <w:lang w:eastAsia="ko-KR"/>
        </w:rPr>
      </w:pPr>
      <w:r>
        <w:rPr>
          <w:rFonts w:hint="eastAsia"/>
          <w:lang w:eastAsia="ko-KR"/>
        </w:rPr>
        <w:t>T</w:t>
      </w:r>
      <w:r>
        <w:rPr>
          <w:lang w:eastAsia="ko-KR"/>
        </w:rPr>
        <w:t>he following analyses will be performed:</w:t>
      </w:r>
    </w:p>
    <w:p w14:paraId="25F3DB7F" w14:textId="12063F71" w:rsidR="00557FA2" w:rsidRDefault="00557FA2" w:rsidP="00557FA2">
      <w:pPr>
        <w:pStyle w:val="ListParagraph"/>
        <w:numPr>
          <w:ilvl w:val="0"/>
          <w:numId w:val="6"/>
        </w:numPr>
        <w:rPr>
          <w:lang w:eastAsia="ko-KR"/>
        </w:rPr>
      </w:pPr>
      <w:r>
        <w:rPr>
          <w:rFonts w:hint="eastAsia"/>
          <w:lang w:eastAsia="ko-KR"/>
        </w:rPr>
        <w:t>2</w:t>
      </w:r>
      <w:r>
        <w:rPr>
          <w:lang w:eastAsia="ko-KR"/>
        </w:rPr>
        <w:t xml:space="preserve"> comparisons:</w:t>
      </w:r>
      <w:r w:rsidR="00EA6E35">
        <w:rPr>
          <w:lang w:eastAsia="ko-KR"/>
        </w:rPr>
        <w:t xml:space="preserve"> </w:t>
      </w:r>
      <w:r w:rsidR="00CC1D4D">
        <w:rPr>
          <w:lang w:eastAsia="ko-KR"/>
        </w:rPr>
        <w:t>One primary comparison (ticagrelor vs clopidogrel group) and one secondary comparison limiting the index date from 2013-03-01 to 2016-12-31</w:t>
      </w:r>
    </w:p>
    <w:p w14:paraId="1455A6F3" w14:textId="28107D23" w:rsidR="00557FA2" w:rsidRDefault="00C33D55" w:rsidP="00557FA2">
      <w:pPr>
        <w:pStyle w:val="ListParagraph"/>
        <w:numPr>
          <w:ilvl w:val="0"/>
          <w:numId w:val="6"/>
        </w:numPr>
        <w:rPr>
          <w:lang w:eastAsia="ko-KR"/>
        </w:rPr>
      </w:pPr>
      <w:r>
        <w:rPr>
          <w:lang w:eastAsia="ko-KR"/>
        </w:rPr>
        <w:t xml:space="preserve">10 x </w:t>
      </w:r>
      <w:r w:rsidR="00557FA2">
        <w:rPr>
          <w:rFonts w:hint="eastAsia"/>
          <w:lang w:eastAsia="ko-KR"/>
        </w:rPr>
        <w:t>2</w:t>
      </w:r>
      <w:r w:rsidR="00557FA2">
        <w:rPr>
          <w:lang w:eastAsia="ko-KR"/>
        </w:rPr>
        <w:t xml:space="preserve"> outcomes:</w:t>
      </w:r>
      <w:r>
        <w:rPr>
          <w:lang w:eastAsia="ko-KR"/>
        </w:rPr>
        <w:t xml:space="preserve"> Net adverse clinical event, ischemic event, hemorrhagic event, ischemic stroke, any revascularization, recurrent acute myocardial infarction, intracranial hemorrhage, GI bleeding, dyspnea and any death, and their narrow definitions with constraints for primary condition. </w:t>
      </w:r>
    </w:p>
    <w:p w14:paraId="5933F959" w14:textId="032748B4" w:rsidR="00557FA2" w:rsidRDefault="00557FA2" w:rsidP="00557FA2">
      <w:pPr>
        <w:pStyle w:val="ListParagraph"/>
        <w:numPr>
          <w:ilvl w:val="0"/>
          <w:numId w:val="6"/>
        </w:numPr>
        <w:rPr>
          <w:lang w:eastAsia="ko-KR"/>
        </w:rPr>
      </w:pPr>
      <w:r>
        <w:rPr>
          <w:rFonts w:hint="eastAsia"/>
          <w:lang w:eastAsia="ko-KR"/>
        </w:rPr>
        <w:t>3</w:t>
      </w:r>
      <w:r>
        <w:rPr>
          <w:lang w:eastAsia="ko-KR"/>
        </w:rPr>
        <w:t xml:space="preserve"> time-at-risk definitions:</w:t>
      </w:r>
      <w:r w:rsidR="00C33D55">
        <w:rPr>
          <w:lang w:eastAsia="ko-KR"/>
        </w:rPr>
        <w:t xml:space="preserve"> One-year risk window, On-treatment risk window, and five-year risk window</w:t>
      </w:r>
    </w:p>
    <w:p w14:paraId="07142D54" w14:textId="39139A6A" w:rsidR="00557FA2" w:rsidRDefault="00557FA2" w:rsidP="00557FA2">
      <w:pPr>
        <w:pStyle w:val="ListParagraph"/>
        <w:numPr>
          <w:ilvl w:val="0"/>
          <w:numId w:val="6"/>
        </w:numPr>
        <w:rPr>
          <w:lang w:eastAsia="ko-KR"/>
        </w:rPr>
      </w:pPr>
      <w:r>
        <w:rPr>
          <w:lang w:eastAsia="ko-KR"/>
        </w:rPr>
        <w:t>3 model</w:t>
      </w:r>
      <w:r w:rsidR="00C33D55">
        <w:rPr>
          <w:lang w:eastAsia="ko-KR"/>
        </w:rPr>
        <w:t xml:space="preserve">: Cox regression using PS matching, Cox regression without </w:t>
      </w:r>
      <w:r w:rsidR="00C570B9">
        <w:rPr>
          <w:lang w:eastAsia="ko-KR"/>
        </w:rPr>
        <w:t>matching</w:t>
      </w:r>
      <w:r w:rsidR="00C33D55">
        <w:rPr>
          <w:lang w:eastAsia="ko-KR"/>
        </w:rPr>
        <w:t>, and Cox regression using PS stratification</w:t>
      </w:r>
    </w:p>
    <w:p w14:paraId="4017ACD9" w14:textId="3AAE5A2B" w:rsidR="007504C9" w:rsidRPr="00301C31" w:rsidRDefault="007504C9" w:rsidP="00557FA2">
      <w:pPr>
        <w:pStyle w:val="ListParagraph"/>
        <w:numPr>
          <w:ilvl w:val="0"/>
          <w:numId w:val="6"/>
        </w:numPr>
        <w:rPr>
          <w:lang w:eastAsia="ko-KR"/>
        </w:rPr>
      </w:pPr>
      <w:r>
        <w:rPr>
          <w:lang w:eastAsia="ko-KR"/>
        </w:rPr>
        <w:t>Additional</w:t>
      </w:r>
      <w:r w:rsidR="00472842">
        <w:rPr>
          <w:lang w:eastAsia="ko-KR"/>
        </w:rPr>
        <w:t xml:space="preserve"> 6</w:t>
      </w:r>
      <w:r>
        <w:rPr>
          <w:lang w:eastAsia="ko-KR"/>
        </w:rPr>
        <w:t xml:space="preserve"> interaction analysis for 10 outcomes</w:t>
      </w:r>
    </w:p>
    <w:p w14:paraId="62D9BC5F" w14:textId="3857C7A3" w:rsidR="00301C31" w:rsidRDefault="00557FA2" w:rsidP="00301C31">
      <w:pPr>
        <w:rPr>
          <w:lang w:eastAsia="ko-KR"/>
        </w:rPr>
      </w:pPr>
      <w:r>
        <w:rPr>
          <w:rFonts w:hint="eastAsia"/>
          <w:lang w:eastAsia="ko-KR"/>
        </w:rPr>
        <w:t>T</w:t>
      </w:r>
      <w:r>
        <w:rPr>
          <w:lang w:eastAsia="ko-KR"/>
        </w:rPr>
        <w:t>he total number of analyses is therefore 2x</w:t>
      </w:r>
      <w:r w:rsidR="00C33D55">
        <w:rPr>
          <w:lang w:eastAsia="ko-KR"/>
        </w:rPr>
        <w:t>10x</w:t>
      </w:r>
      <w:r>
        <w:rPr>
          <w:lang w:eastAsia="ko-KR"/>
        </w:rPr>
        <w:t xml:space="preserve">2x3x3 </w:t>
      </w:r>
      <w:r w:rsidR="00472842">
        <w:rPr>
          <w:lang w:eastAsia="ko-KR"/>
        </w:rPr>
        <w:t xml:space="preserve">+ 6x10 </w:t>
      </w:r>
      <w:r>
        <w:rPr>
          <w:lang w:eastAsia="ko-KR"/>
        </w:rPr>
        <w:t xml:space="preserve">= </w:t>
      </w:r>
      <w:r w:rsidR="00472842">
        <w:rPr>
          <w:lang w:eastAsia="ko-KR"/>
        </w:rPr>
        <w:t>42</w:t>
      </w:r>
      <w:r w:rsidR="00C33D55">
        <w:rPr>
          <w:lang w:eastAsia="ko-KR"/>
        </w:rPr>
        <w:t>0 analyses</w:t>
      </w:r>
    </w:p>
    <w:p w14:paraId="1E28F800" w14:textId="77777777" w:rsidR="00301C31" w:rsidRPr="00301C31" w:rsidRDefault="00301C31" w:rsidP="00301C31"/>
    <w:p w14:paraId="7FF92DBE" w14:textId="5DFC1D81" w:rsidR="0072249B" w:rsidRDefault="0072249B" w:rsidP="0072249B">
      <w:pPr>
        <w:pStyle w:val="Heading2"/>
      </w:pPr>
      <w:r>
        <w:t>Output</w:t>
      </w:r>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The final outcom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Heading2"/>
      </w:pPr>
      <w:r>
        <w:t>Evidence Evaluation</w:t>
      </w:r>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AE6A05">
      <w:pPr>
        <w:pStyle w:val="ListParagraph"/>
        <w:numPr>
          <w:ilvl w:val="0"/>
          <w:numId w:val="14"/>
        </w:numPr>
      </w:pPr>
      <w:r>
        <w:rPr>
          <w:rFonts w:hint="eastAsia"/>
          <w:lang w:eastAsia="ko-KR"/>
        </w:rPr>
        <w:lastRenderedPageBreak/>
        <w:t>P</w:t>
      </w:r>
      <w:r>
        <w:rPr>
          <w:lang w:eastAsia="ko-KR"/>
        </w:rPr>
        <w:t>ropensity score distribution</w:t>
      </w:r>
    </w:p>
    <w:p w14:paraId="15EC491F" w14:textId="36B38B8C" w:rsidR="00AE6A05" w:rsidRDefault="00AE6A05" w:rsidP="00AE6A05">
      <w:pPr>
        <w:pStyle w:val="ListParagraph"/>
        <w:numPr>
          <w:ilvl w:val="0"/>
          <w:numId w:val="14"/>
        </w:numPr>
      </w:pPr>
      <w:r>
        <w:rPr>
          <w:rFonts w:hint="eastAsia"/>
          <w:lang w:eastAsia="ko-KR"/>
        </w:rPr>
        <w:t>C</w:t>
      </w:r>
      <w:r>
        <w:rPr>
          <w:lang w:eastAsia="ko-KR"/>
        </w:rPr>
        <w:t>ovariate balance before and after propensity score matching</w:t>
      </w:r>
    </w:p>
    <w:p w14:paraId="20FD4CF5" w14:textId="1C9EB14B" w:rsidR="00AE6A05" w:rsidRDefault="00AE6A05" w:rsidP="00AE6A05">
      <w:pPr>
        <w:pStyle w:val="ListParagraph"/>
        <w:numPr>
          <w:ilvl w:val="0"/>
          <w:numId w:val="14"/>
        </w:numPr>
      </w:pPr>
      <w:r>
        <w:rPr>
          <w:rFonts w:hint="eastAsia"/>
          <w:lang w:eastAsia="ko-KR"/>
        </w:rPr>
        <w:t>E</w:t>
      </w:r>
      <w:r>
        <w:rPr>
          <w:lang w:eastAsia="ko-KR"/>
        </w:rPr>
        <w:t>stimation for negative and positive controls, to assess residual error</w:t>
      </w:r>
    </w:p>
    <w:p w14:paraId="4CF4D68F" w14:textId="77777777" w:rsidR="00AE6A05" w:rsidRDefault="00AE6A05" w:rsidP="00AE6A05">
      <w:pPr>
        <w:pStyle w:val="ListParagraph"/>
        <w:numPr>
          <w:ilvl w:val="0"/>
          <w:numId w:val="14"/>
        </w:numPr>
      </w:pPr>
      <w:r>
        <w:rPr>
          <w:rFonts w:hint="eastAsia"/>
          <w:lang w:eastAsia="ko-KR"/>
        </w:rPr>
        <w:t>N</w:t>
      </w:r>
      <w:r>
        <w:rPr>
          <w:lang w:eastAsia="ko-KR"/>
        </w:rPr>
        <w:t>egative and posi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03835CC1" w:rsidR="00AE6A05" w:rsidRDefault="00AE6A05" w:rsidP="00AE6A05">
      <w:r>
        <w:t xml:space="preserve"> 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952601">
        <w:fldChar w:fldCharType="begin"/>
      </w:r>
      <w:r w:rsidR="00787DE7">
        <w:instrText xml:space="preserve"> ADDIN ZOTERO_ITEM CSL_CITATION {"citationID":"vQlQnJLQ","properties":{"formattedCitation":"\\super 16\\nosupersub{}","plainCitation":"16","noteIndex":0},"citationItems":[{"id":1800,"uris":["http://zotero.org/users/1354749/items/FNCRR27Z"],"uri":["http://zotero.org/users/1354749/items/FNCRR27Z"],"itemData":{"id":1800,"type":"article-journal","title":"Interpreting observational studies: why empirical calibration is needed to correct p-values","container-title":"Statistics in Medicine","page":"209-218","volume":"33","issue":"2","source":"Wiley Online Library","abstract":"Often the literature makes assertions of medical product effects on the basis of ‘ p &lt; 0.05’. The underlying premise is that at this threshold, there is only a 5% probability that the observed effect would be seen by chance when in reality there is no effect. In observational studies, much more than in randomized trials, bias and confounding may undermine this premise. To test this premise, we selected three exemplar drug safety studies from literature, representing a case–control, a cohort, and a self-controlled case series design. We attempted to replicate these studies as best we could for the drugs studied in the original articles. Next, we applied the same three designs to sets of negative controls: drugs that are not believed to cause the outcome of interest. We observed how often p &lt; 0.05 when the null hypothesis is true, and we fitted distributions to the effect estimates. Using these distributions, we compute calibrated p-values that reflect the probability of observing the effect estimate under the null hypothesis, taking both random and systematic error into account. An automated analysis of scientific literature was performed to evaluate the potential impact of such a calibration. Our experiment provides evidence that the majority of observational studies would declare statistical significance when no effect is present. Empirical calibration was found to reduce spurious results to the desired 5% level. Applying these adjustments to literature suggests that at least 54% of findings with p &lt; 0.05 are not actually statistically significant and should be reevaluated. © 2013 The Authors. Statistics in Medicine published by John Wiley &amp; Sons Ltd.","DOI":"10.1002/sim.5925","ISSN":"1097-0258","shortTitle":"Interpreting observational studies","journalAbbreviation":"Statist. Med.","language":"en","author":[{"family":"Schuemie","given":"Martijn J."},{"family":"Ryan","given":"Patrick B."},{"family":"DuMouchel","given":"William"},{"family":"Suchard","given":"Marc A."},{"family":"Madigan","given":"David"}],"issued":{"date-parts":[["2014",1,30]]}}}],"schema":"https://github.com/citation-style-language/schema/raw/master/csl-citation.json"} </w:instrText>
      </w:r>
      <w:r w:rsidR="00952601">
        <w:fldChar w:fldCharType="separate"/>
      </w:r>
      <w:r w:rsidR="00787DE7" w:rsidRPr="00787DE7">
        <w:rPr>
          <w:rFonts w:ascii="Calibri" w:cs="Calibri"/>
          <w:vertAlign w:val="superscript"/>
        </w:rPr>
        <w:t>16</w:t>
      </w:r>
      <w:r w:rsidR="00952601">
        <w:fldChar w:fldCharType="end"/>
      </w:r>
      <w:r>
        <w:t xml:space="preserve"> </w:t>
      </w:r>
    </w:p>
    <w:p w14:paraId="3D62EF2E" w14:textId="10F7B8F9" w:rsidR="00AE6A05" w:rsidRDefault="00AE6A05" w:rsidP="00AE6A05">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 the target exposures and outcome of interest to calibrate the confidence interval</w:t>
      </w:r>
      <w:r w:rsidR="00952601">
        <w:t>.</w:t>
      </w:r>
      <w:r w:rsidR="00952601">
        <w:fldChar w:fldCharType="begin"/>
      </w:r>
      <w:r w:rsidR="00787DE7">
        <w:instrText xml:space="preserve"> ADDIN ZOTERO_ITEM CSL_CITATION {"citationID":"fp9J0DYi","properties":{"formattedCitation":"\\super 12\\nosupersub{}","plainCitation":"12","noteIndex":0},"citationItems":[{"id":2442,"uris":["http://zotero.org/users/1354749/items/YGFPNFNE"],"uri":["http://zotero.org/users/1354749/items/YGFPNFNE"],"itemData":{"id":2442,"type":"article-journal","title":"Empirical confidence interval calibration for population-level effect estimation studies in observational healthcare data","container-title":"Proceedings of the National Academy of Sciences","page":"2571-2577","volume":"115","issue":"11","source":"www.pnas.org","abstract":"Observational healthcare data, such as electronic health records and administrative claims, offer potential to estimate effects of medical products at scale. Observational studies have often been found to be nonreproducible, however, generating conflicting results even when using the same database to answer the same question. One source of discrepancies is error, both random caused by sampling variability and systematic (for example, because of confounding, selection bias, and measurement error). Only random error is typically quantified but converges to zero as databases become larger, whereas systematic error persists independent from sample size and therefore, increases in relative importance. Negative controls are exposure–outcome pairs, where one believes no causal effect exists; they can be used to detect multiple sources of systematic error, but interpreting their results is not always straightforward. Previously, we have shown that an empirical null distribution can be derived from a sample of negative controls and used to calibrate P values, accounting for both random and systematic error. Here, we extend this work to calibration of confidence intervals (CIs). CIs require positive controls, which we synthesize by modifying negative controls. We show that our CI calibration restores nominal characteristics, such as 95% coverage of the true effect size by the 95% CI. We furthermore show that CI calibration reduces disagreement in replications of two pairs of conflicting observational studies: one related to dabigatran, warfarin, and gastrointestinal bleeding and one related to selective serotonin reuptake inhibitors and upper gastrointestinal bleeding. We recommend CI calibration to improve reproducibility of observational studies.","DOI":"10.1073/pnas.1708282114","ISSN":"0027-8424, 1091-6490","note":"PMID: 29531023","journalAbbreviation":"PNAS","language":"en","author":[{"family":"Schuemie","given":"Martijn J."},{"family":"Hripcsak","given":"George"},{"family":"Ryan","given":"Patrick B."},{"family":"Madigan","given":"David"},{"family":"Suchard","given":"Marc A."}],"issued":{"date-parts":[["2018",3,13]]}}}],"schema":"https://github.com/citation-style-language/schema/raw/master/csl-citation.json"} </w:instrText>
      </w:r>
      <w:r w:rsidR="00952601">
        <w:fldChar w:fldCharType="separate"/>
      </w:r>
      <w:r w:rsidR="00787DE7" w:rsidRPr="00787DE7">
        <w:rPr>
          <w:rFonts w:ascii="Calibri" w:cs="Calibri"/>
          <w:vertAlign w:val="superscript"/>
        </w:rPr>
        <w:t>12</w:t>
      </w:r>
      <w:r w:rsidR="00952601">
        <w:fldChar w:fldCharType="end"/>
      </w:r>
      <w:r>
        <w:t xml:space="preserve"> </w:t>
      </w:r>
    </w:p>
    <w:p w14:paraId="7FBE4B89" w14:textId="177E9CF1" w:rsidR="00301C31" w:rsidRPr="00301C31" w:rsidRDefault="00AE6A05" w:rsidP="00AE6A05">
      <w:r>
        <w:t>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Heading2"/>
      </w:pPr>
      <w:bookmarkStart w:id="15" w:name="_Toc470944221"/>
      <w:r>
        <w:t>Data Sources</w:t>
      </w:r>
      <w:bookmarkEnd w:id="15"/>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16" w:name="_Toc470944223"/>
      <w:r>
        <w:t>Quality control</w:t>
      </w:r>
      <w:bookmarkEnd w:id="16"/>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lastRenderedPageBreak/>
        <w:t>Inspection of the PS distribution.</w:t>
      </w:r>
    </w:p>
    <w:p w14:paraId="797AD535" w14:textId="77777777" w:rsidR="00112C4C" w:rsidRDefault="00112C4C" w:rsidP="006D3346">
      <w:pPr>
        <w:pStyle w:val="ListParagraph"/>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The CohortMethod package itself, as well as other OHDSI packages on which CohortMethod depends, use unit tests for validation.</w:t>
      </w:r>
    </w:p>
    <w:p w14:paraId="4867EAB3" w14:textId="77777777" w:rsidR="008E259A" w:rsidRDefault="008E259A" w:rsidP="00F13993"/>
    <w:p w14:paraId="51A66C4F" w14:textId="77777777" w:rsidR="0071036B" w:rsidRDefault="00A05DFF" w:rsidP="00A05DFF">
      <w:pPr>
        <w:pStyle w:val="Heading2"/>
      </w:pPr>
      <w:bookmarkStart w:id="17" w:name="_Toc470944224"/>
      <w:r w:rsidRPr="0054294D">
        <w:t xml:space="preserve">Strengths and </w:t>
      </w:r>
      <w:r>
        <w:t>Limitations of the Research M</w:t>
      </w:r>
      <w:r w:rsidRPr="0054294D">
        <w:t>ethods</w:t>
      </w:r>
      <w:bookmarkEnd w:id="17"/>
    </w:p>
    <w:p w14:paraId="7FC67FA4" w14:textId="77777777" w:rsidR="00112C4C" w:rsidRDefault="00112C4C" w:rsidP="00112C4C">
      <w:bookmarkStart w:id="18" w:name="_Toc470944225"/>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PS matching and full outcome models allow balancing on a large number of baseline potential confounders.</w:t>
      </w:r>
    </w:p>
    <w:p w14:paraId="480EEBA9" w14:textId="5B1FEE7D" w:rsidR="00112C4C" w:rsidRDefault="00112C4C" w:rsidP="006D3346">
      <w:pPr>
        <w:pStyle w:val="ListParagraph"/>
        <w:numPr>
          <w:ilvl w:val="0"/>
          <w:numId w:val="5"/>
        </w:numPr>
      </w:pPr>
      <w:r>
        <w:t xml:space="preserve">Use of negative </w:t>
      </w:r>
      <w:r w:rsidR="004A394D">
        <w:t xml:space="preserve">and positive control </w:t>
      </w:r>
      <w:r>
        <w:t>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Even though many potential confounders will be included in this study, there may be residual bias due to unmeasured or misspecified confounders.</w:t>
      </w:r>
    </w:p>
    <w:p w14:paraId="094B4595" w14:textId="77777777" w:rsidR="003A48BF" w:rsidRDefault="003A48BF" w:rsidP="003A48BF">
      <w:pPr>
        <w:pStyle w:val="Heading1"/>
      </w:pPr>
      <w:r>
        <w:t>Protection of Human Subjects</w:t>
      </w:r>
      <w:bookmarkEnd w:id="18"/>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19" w:name="_Toc470944226"/>
      <w:r>
        <w:t>Plans for Disseminating and Communicating Study Results</w:t>
      </w:r>
      <w:bookmarkEnd w:id="19"/>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Heading1"/>
      </w:pPr>
      <w:bookmarkStart w:id="20" w:name="_Toc470944227"/>
      <w:r>
        <w:lastRenderedPageBreak/>
        <w:t>References</w:t>
      </w:r>
      <w:bookmarkEnd w:id="20"/>
    </w:p>
    <w:p w14:paraId="195056FE" w14:textId="77777777" w:rsidR="009551CD" w:rsidRPr="009551CD" w:rsidRDefault="00706337" w:rsidP="009551CD">
      <w:pPr>
        <w:pStyle w:val="Bibliography"/>
        <w:rPr>
          <w:rFonts w:ascii="Calibri" w:cs="Calibri"/>
        </w:rPr>
      </w:pPr>
      <w:r>
        <w:fldChar w:fldCharType="begin"/>
      </w:r>
      <w:r w:rsidR="009551CD">
        <w:instrText xml:space="preserve"> ADDIN ZOTERO_BIBL {"uncited":[],"omitted":[],"custom":[]} CSL_BIBLIOGRAPHY </w:instrText>
      </w:r>
      <w:r>
        <w:fldChar w:fldCharType="separate"/>
      </w:r>
      <w:r w:rsidR="009551CD" w:rsidRPr="009551CD">
        <w:rPr>
          <w:rFonts w:ascii="Calibri" w:cs="Calibri"/>
        </w:rPr>
        <w:t>1.</w:t>
      </w:r>
      <w:r w:rsidR="009551CD" w:rsidRPr="009551CD">
        <w:rPr>
          <w:rFonts w:ascii="Calibri" w:cs="Calibri"/>
        </w:rPr>
        <w:tab/>
        <w:t xml:space="preserve">Levine, G. N. </w:t>
      </w:r>
      <w:r w:rsidR="009551CD" w:rsidRPr="009551CD">
        <w:rPr>
          <w:rFonts w:ascii="Calibri" w:cs="Calibri"/>
          <w:i/>
          <w:iCs/>
        </w:rPr>
        <w:t>et al.</w:t>
      </w:r>
      <w:r w:rsidR="009551CD" w:rsidRPr="009551CD">
        <w:rPr>
          <w:rFonts w:ascii="Calibri" w:cs="Calibri"/>
        </w:rPr>
        <w:t xml:space="preserve"> 2016 ACC/AHA Guideline Focused Update on Duration of Dual Antiplatelet Therapy in Patients With Coronary Artery Disease: A Report of the American College of Cardiology/American Heart Association Task Force on Clinical Practice Guidelines. </w:t>
      </w:r>
      <w:r w:rsidR="009551CD" w:rsidRPr="009551CD">
        <w:rPr>
          <w:rFonts w:ascii="Calibri" w:cs="Calibri"/>
          <w:i/>
          <w:iCs/>
        </w:rPr>
        <w:t>J. Am. Coll. Cardiol.</w:t>
      </w:r>
      <w:r w:rsidR="009551CD" w:rsidRPr="009551CD">
        <w:rPr>
          <w:rFonts w:ascii="Calibri" w:cs="Calibri"/>
        </w:rPr>
        <w:t xml:space="preserve"> </w:t>
      </w:r>
      <w:r w:rsidR="009551CD" w:rsidRPr="009551CD">
        <w:rPr>
          <w:rFonts w:ascii="Calibri" w:cs="Calibri"/>
          <w:b/>
          <w:bCs/>
        </w:rPr>
        <w:t>68</w:t>
      </w:r>
      <w:r w:rsidR="009551CD" w:rsidRPr="009551CD">
        <w:rPr>
          <w:rFonts w:ascii="Calibri" w:cs="Calibri"/>
        </w:rPr>
        <w:t>, 1082–1115 (2016).</w:t>
      </w:r>
    </w:p>
    <w:p w14:paraId="3A25FFBA" w14:textId="77777777" w:rsidR="009551CD" w:rsidRPr="009551CD" w:rsidRDefault="009551CD" w:rsidP="009551CD">
      <w:pPr>
        <w:pStyle w:val="Bibliography"/>
        <w:rPr>
          <w:rFonts w:ascii="Calibri" w:cs="Calibri"/>
        </w:rPr>
      </w:pPr>
      <w:r w:rsidRPr="009551CD">
        <w:rPr>
          <w:rFonts w:ascii="Calibri" w:cs="Calibri"/>
        </w:rPr>
        <w:t>2.</w:t>
      </w:r>
      <w:r w:rsidRPr="009551CD">
        <w:rPr>
          <w:rFonts w:ascii="Calibri" w:cs="Calibri"/>
        </w:rPr>
        <w:tab/>
        <w:t xml:space="preserve">Valgimigli, M. </w:t>
      </w:r>
      <w:r w:rsidRPr="009551CD">
        <w:rPr>
          <w:rFonts w:ascii="Calibri" w:cs="Calibri"/>
          <w:i/>
          <w:iCs/>
        </w:rPr>
        <w:t>et al.</w:t>
      </w:r>
      <w:r w:rsidRPr="009551CD">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9551CD">
        <w:rPr>
          <w:rFonts w:ascii="Calibri" w:cs="Calibri"/>
          <w:i/>
          <w:iCs/>
        </w:rPr>
        <w:t>Eur. Heart J.</w:t>
      </w:r>
      <w:r w:rsidRPr="009551CD">
        <w:rPr>
          <w:rFonts w:ascii="Calibri" w:cs="Calibri"/>
        </w:rPr>
        <w:t xml:space="preserve"> </w:t>
      </w:r>
      <w:r w:rsidRPr="009551CD">
        <w:rPr>
          <w:rFonts w:ascii="Calibri" w:cs="Calibri"/>
          <w:b/>
          <w:bCs/>
        </w:rPr>
        <w:t>39</w:t>
      </w:r>
      <w:r w:rsidRPr="009551CD">
        <w:rPr>
          <w:rFonts w:ascii="Calibri" w:cs="Calibri"/>
        </w:rPr>
        <w:t>, 213–260 (2018).</w:t>
      </w:r>
    </w:p>
    <w:p w14:paraId="5ED057E9" w14:textId="77777777" w:rsidR="009551CD" w:rsidRPr="009551CD" w:rsidRDefault="009551CD" w:rsidP="009551CD">
      <w:pPr>
        <w:pStyle w:val="Bibliography"/>
        <w:rPr>
          <w:rFonts w:ascii="Calibri" w:cs="Calibri"/>
        </w:rPr>
      </w:pPr>
      <w:r w:rsidRPr="009551CD">
        <w:rPr>
          <w:rFonts w:ascii="Calibri" w:cs="Calibri"/>
        </w:rPr>
        <w:t>3.</w:t>
      </w:r>
      <w:r w:rsidRPr="009551CD">
        <w:rPr>
          <w:rFonts w:ascii="Calibri" w:cs="Calibri"/>
        </w:rPr>
        <w:tab/>
        <w:t xml:space="preserve">Wallentin, L. </w:t>
      </w:r>
      <w:r w:rsidRPr="009551CD">
        <w:rPr>
          <w:rFonts w:ascii="Calibri" w:cs="Calibri"/>
          <w:i/>
          <w:iCs/>
        </w:rPr>
        <w:t>et al.</w:t>
      </w:r>
      <w:r w:rsidRPr="009551CD">
        <w:rPr>
          <w:rFonts w:ascii="Calibri" w:cs="Calibri"/>
        </w:rPr>
        <w:t xml:space="preserve"> Ticagrelor versus Clopidogrel in Patients with Acute Coronary Syndromes. </w:t>
      </w:r>
      <w:r w:rsidRPr="009551CD">
        <w:rPr>
          <w:rFonts w:ascii="Calibri" w:cs="Calibri"/>
          <w:i/>
          <w:iCs/>
        </w:rPr>
        <w:t>N. Engl. J. Med.</w:t>
      </w:r>
      <w:r w:rsidRPr="009551CD">
        <w:rPr>
          <w:rFonts w:ascii="Calibri" w:cs="Calibri"/>
        </w:rPr>
        <w:t xml:space="preserve"> </w:t>
      </w:r>
      <w:r w:rsidRPr="009551CD">
        <w:rPr>
          <w:rFonts w:ascii="Calibri" w:cs="Calibri"/>
          <w:b/>
          <w:bCs/>
        </w:rPr>
        <w:t>361</w:t>
      </w:r>
      <w:r w:rsidRPr="009551CD">
        <w:rPr>
          <w:rFonts w:ascii="Calibri" w:cs="Calibri"/>
        </w:rPr>
        <w:t>, 1045–1057 (2009).</w:t>
      </w:r>
    </w:p>
    <w:p w14:paraId="79C98193" w14:textId="77777777" w:rsidR="009551CD" w:rsidRPr="009551CD" w:rsidRDefault="009551CD" w:rsidP="009551CD">
      <w:pPr>
        <w:pStyle w:val="Bibliography"/>
        <w:rPr>
          <w:rFonts w:ascii="Calibri" w:cs="Calibri"/>
        </w:rPr>
      </w:pPr>
      <w:r w:rsidRPr="009551CD">
        <w:rPr>
          <w:rFonts w:ascii="Calibri" w:cs="Calibri"/>
        </w:rPr>
        <w:t>4.</w:t>
      </w:r>
      <w:r w:rsidRPr="009551CD">
        <w:rPr>
          <w:rFonts w:ascii="Calibri" w:cs="Calibri"/>
        </w:rPr>
        <w:tab/>
        <w:t xml:space="preserve">Wang, T. Y. </w:t>
      </w:r>
      <w:r w:rsidRPr="009551CD">
        <w:rPr>
          <w:rFonts w:ascii="Calibri" w:cs="Calibri"/>
          <w:i/>
          <w:iCs/>
        </w:rPr>
        <w:t>et al.</w:t>
      </w:r>
      <w:r w:rsidRPr="009551CD">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9551CD">
        <w:rPr>
          <w:rFonts w:ascii="Calibri" w:cs="Calibri"/>
          <w:i/>
          <w:iCs/>
        </w:rPr>
        <w:t>Am. J. Cardiol.</w:t>
      </w:r>
      <w:r w:rsidRPr="009551CD">
        <w:rPr>
          <w:rFonts w:ascii="Calibri" w:cs="Calibri"/>
        </w:rPr>
        <w:t xml:space="preserve"> </w:t>
      </w:r>
      <w:r w:rsidRPr="009551CD">
        <w:rPr>
          <w:rFonts w:ascii="Calibri" w:cs="Calibri"/>
          <w:b/>
          <w:bCs/>
        </w:rPr>
        <w:t>100</w:t>
      </w:r>
      <w:r w:rsidRPr="009551CD">
        <w:rPr>
          <w:rFonts w:ascii="Calibri" w:cs="Calibri"/>
        </w:rPr>
        <w:t>, 391–396 (2007).</w:t>
      </w:r>
    </w:p>
    <w:p w14:paraId="427CCEE0" w14:textId="77777777" w:rsidR="009551CD" w:rsidRPr="009551CD" w:rsidRDefault="009551CD" w:rsidP="009551CD">
      <w:pPr>
        <w:pStyle w:val="Bibliography"/>
        <w:rPr>
          <w:rFonts w:ascii="Calibri" w:cs="Calibri"/>
        </w:rPr>
      </w:pPr>
      <w:r w:rsidRPr="009551CD">
        <w:rPr>
          <w:rFonts w:ascii="Calibri" w:cs="Calibri"/>
        </w:rPr>
        <w:t>5.</w:t>
      </w:r>
      <w:r w:rsidRPr="009551CD">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9551CD">
        <w:rPr>
          <w:rFonts w:ascii="Calibri" w:cs="Calibri"/>
          <w:i/>
          <w:iCs/>
        </w:rPr>
        <w:t>Circulation</w:t>
      </w:r>
      <w:r w:rsidRPr="009551CD">
        <w:rPr>
          <w:rFonts w:ascii="Calibri" w:cs="Calibri"/>
        </w:rPr>
        <w:t xml:space="preserve"> </w:t>
      </w:r>
      <w:r w:rsidRPr="009551CD">
        <w:rPr>
          <w:rFonts w:ascii="Calibri" w:cs="Calibri"/>
          <w:b/>
          <w:bCs/>
        </w:rPr>
        <w:t>125</w:t>
      </w:r>
      <w:r w:rsidRPr="009551CD">
        <w:rPr>
          <w:rFonts w:ascii="Calibri" w:cs="Calibri"/>
        </w:rPr>
        <w:t>, 1727–1734 (2012).</w:t>
      </w:r>
    </w:p>
    <w:p w14:paraId="4919458F" w14:textId="77777777" w:rsidR="009551CD" w:rsidRPr="009551CD" w:rsidRDefault="009551CD" w:rsidP="009551CD">
      <w:pPr>
        <w:pStyle w:val="Bibliography"/>
        <w:rPr>
          <w:rFonts w:ascii="Calibri" w:cs="Calibri"/>
        </w:rPr>
      </w:pPr>
      <w:r w:rsidRPr="009551CD">
        <w:rPr>
          <w:rFonts w:ascii="Calibri" w:cs="Calibri"/>
        </w:rPr>
        <w:t>6.</w:t>
      </w:r>
      <w:r w:rsidRPr="009551CD">
        <w:rPr>
          <w:rFonts w:ascii="Calibri" w:cs="Calibri"/>
        </w:rPr>
        <w:tab/>
        <w:t xml:space="preserve">Misumida, N., Aoi, S., Kim, S. M., Ziada, K. M. &amp; Abdel-Latif, A. Ticagrelor versus clopidogrel in East Asian patients with acute coronary syndrome: Systematic review and meta-analysis. </w:t>
      </w:r>
      <w:r w:rsidRPr="009551CD">
        <w:rPr>
          <w:rFonts w:ascii="Calibri" w:cs="Calibri"/>
          <w:i/>
          <w:iCs/>
        </w:rPr>
        <w:t>Cardiovasc. Revasc. Med.</w:t>
      </w:r>
      <w:r w:rsidRPr="009551CD">
        <w:rPr>
          <w:rFonts w:ascii="Calibri" w:cs="Calibri"/>
        </w:rPr>
        <w:t xml:space="preserve"> </w:t>
      </w:r>
      <w:r w:rsidRPr="009551CD">
        <w:rPr>
          <w:rFonts w:ascii="Calibri" w:cs="Calibri"/>
          <w:b/>
          <w:bCs/>
        </w:rPr>
        <w:t>19</w:t>
      </w:r>
      <w:r w:rsidRPr="009551CD">
        <w:rPr>
          <w:rFonts w:ascii="Calibri" w:cs="Calibri"/>
        </w:rPr>
        <w:t>, 689–694 (2018).</w:t>
      </w:r>
    </w:p>
    <w:p w14:paraId="698E6526" w14:textId="77777777" w:rsidR="009551CD" w:rsidRPr="009551CD" w:rsidRDefault="009551CD" w:rsidP="009551CD">
      <w:pPr>
        <w:pStyle w:val="Bibliography"/>
        <w:rPr>
          <w:rFonts w:ascii="Calibri" w:cs="Calibri"/>
        </w:rPr>
      </w:pPr>
      <w:r w:rsidRPr="009551CD">
        <w:rPr>
          <w:rFonts w:ascii="Calibri" w:cs="Calibri"/>
        </w:rPr>
        <w:t>7.</w:t>
      </w:r>
      <w:r w:rsidRPr="009551CD">
        <w:rPr>
          <w:rFonts w:ascii="Calibri" w:cs="Calibri"/>
        </w:rPr>
        <w:tab/>
        <w:t xml:space="preserve">Sahlén, A. </w:t>
      </w:r>
      <w:r w:rsidRPr="009551CD">
        <w:rPr>
          <w:rFonts w:ascii="Calibri" w:cs="Calibri"/>
          <w:i/>
          <w:iCs/>
        </w:rPr>
        <w:t>et al.</w:t>
      </w:r>
      <w:r w:rsidRPr="009551CD">
        <w:rPr>
          <w:rFonts w:ascii="Calibri" w:cs="Calibri"/>
        </w:rPr>
        <w:t xml:space="preserve"> Outcomes in patients treated with ticagrelor or clopidogrel after acute myocardial infarction: experiences from SWEDEHEART registry. </w:t>
      </w:r>
      <w:r w:rsidRPr="009551CD">
        <w:rPr>
          <w:rFonts w:ascii="Calibri" w:cs="Calibri"/>
          <w:i/>
          <w:iCs/>
        </w:rPr>
        <w:t>Eur. Heart J.</w:t>
      </w:r>
      <w:r w:rsidRPr="009551CD">
        <w:rPr>
          <w:rFonts w:ascii="Calibri" w:cs="Calibri"/>
        </w:rPr>
        <w:t xml:space="preserve"> </w:t>
      </w:r>
      <w:r w:rsidRPr="009551CD">
        <w:rPr>
          <w:rFonts w:ascii="Calibri" w:cs="Calibri"/>
          <w:b/>
          <w:bCs/>
        </w:rPr>
        <w:t>37</w:t>
      </w:r>
      <w:r w:rsidRPr="009551CD">
        <w:rPr>
          <w:rFonts w:ascii="Calibri" w:cs="Calibri"/>
        </w:rPr>
        <w:t>, 3335–3342 (2016).</w:t>
      </w:r>
    </w:p>
    <w:p w14:paraId="16CB59B8" w14:textId="77777777" w:rsidR="009551CD" w:rsidRPr="009551CD" w:rsidRDefault="009551CD" w:rsidP="009551CD">
      <w:pPr>
        <w:pStyle w:val="Bibliography"/>
        <w:rPr>
          <w:rFonts w:ascii="Calibri" w:cs="Calibri"/>
        </w:rPr>
      </w:pPr>
      <w:r w:rsidRPr="009551CD">
        <w:rPr>
          <w:rFonts w:ascii="Calibri" w:cs="Calibri"/>
        </w:rPr>
        <w:lastRenderedPageBreak/>
        <w:t>8.</w:t>
      </w:r>
      <w:r w:rsidRPr="009551CD">
        <w:rPr>
          <w:rFonts w:ascii="Calibri" w:cs="Calibri"/>
        </w:rPr>
        <w:tab/>
        <w:t xml:space="preserve">Pocock, S. </w:t>
      </w:r>
      <w:r w:rsidRPr="009551CD">
        <w:rPr>
          <w:rFonts w:ascii="Calibri" w:cs="Calibri"/>
          <w:i/>
          <w:iCs/>
        </w:rPr>
        <w:t>et al.</w:t>
      </w:r>
      <w:r w:rsidRPr="009551CD">
        <w:rPr>
          <w:rFonts w:ascii="Calibri" w:cs="Calibri"/>
        </w:rPr>
        <w:t xml:space="preserve"> International differences in treatment effect: do they really exist and why? </w:t>
      </w:r>
      <w:r w:rsidRPr="009551CD">
        <w:rPr>
          <w:rFonts w:ascii="Calibri" w:cs="Calibri"/>
          <w:i/>
          <w:iCs/>
        </w:rPr>
        <w:t>Eur. Heart J.</w:t>
      </w:r>
      <w:r w:rsidRPr="009551CD">
        <w:rPr>
          <w:rFonts w:ascii="Calibri" w:cs="Calibri"/>
        </w:rPr>
        <w:t xml:space="preserve"> </w:t>
      </w:r>
      <w:r w:rsidRPr="009551CD">
        <w:rPr>
          <w:rFonts w:ascii="Calibri" w:cs="Calibri"/>
          <w:b/>
          <w:bCs/>
        </w:rPr>
        <w:t>34</w:t>
      </w:r>
      <w:r w:rsidRPr="009551CD">
        <w:rPr>
          <w:rFonts w:ascii="Calibri" w:cs="Calibri"/>
        </w:rPr>
        <w:t>, 1846–1852 (2013).</w:t>
      </w:r>
    </w:p>
    <w:p w14:paraId="123DA570" w14:textId="77777777" w:rsidR="009551CD" w:rsidRPr="009551CD" w:rsidRDefault="009551CD" w:rsidP="009551CD">
      <w:pPr>
        <w:pStyle w:val="Bibliography"/>
        <w:rPr>
          <w:rFonts w:ascii="Calibri" w:cs="Calibri"/>
        </w:rPr>
      </w:pPr>
      <w:r w:rsidRPr="009551CD">
        <w:rPr>
          <w:rFonts w:ascii="Calibri" w:cs="Calibri"/>
        </w:rPr>
        <w:t>9.</w:t>
      </w:r>
      <w:r w:rsidRPr="009551CD">
        <w:rPr>
          <w:rFonts w:ascii="Calibri" w:cs="Calibri"/>
        </w:rPr>
        <w:tab/>
        <w:t xml:space="preserve">Sherman, R. E. </w:t>
      </w:r>
      <w:r w:rsidRPr="009551CD">
        <w:rPr>
          <w:rFonts w:ascii="Calibri" w:cs="Calibri"/>
          <w:i/>
          <w:iCs/>
        </w:rPr>
        <w:t>et al.</w:t>
      </w:r>
      <w:r w:rsidRPr="009551CD">
        <w:rPr>
          <w:rFonts w:ascii="Calibri" w:cs="Calibri"/>
        </w:rPr>
        <w:t xml:space="preserve"> Real-World Evidence — What Is It and What Can It Tell Us? </w:t>
      </w:r>
      <w:r w:rsidRPr="009551CD">
        <w:rPr>
          <w:rFonts w:ascii="Calibri" w:cs="Calibri"/>
          <w:i/>
          <w:iCs/>
        </w:rPr>
        <w:t>N. Engl. J. Med.</w:t>
      </w:r>
      <w:r w:rsidRPr="009551CD">
        <w:rPr>
          <w:rFonts w:ascii="Calibri" w:cs="Calibri"/>
        </w:rPr>
        <w:t xml:space="preserve"> </w:t>
      </w:r>
      <w:r w:rsidRPr="009551CD">
        <w:rPr>
          <w:rFonts w:ascii="Calibri" w:cs="Calibri"/>
          <w:b/>
          <w:bCs/>
        </w:rPr>
        <w:t>375</w:t>
      </w:r>
      <w:r w:rsidRPr="009551CD">
        <w:rPr>
          <w:rFonts w:ascii="Calibri" w:cs="Calibri"/>
        </w:rPr>
        <w:t>, 2293–2297 (2016).</w:t>
      </w:r>
    </w:p>
    <w:p w14:paraId="62007900" w14:textId="77777777" w:rsidR="009551CD" w:rsidRPr="009551CD" w:rsidRDefault="009551CD" w:rsidP="009551CD">
      <w:pPr>
        <w:pStyle w:val="Bibliography"/>
        <w:rPr>
          <w:rFonts w:ascii="Calibri" w:cs="Calibri"/>
        </w:rPr>
      </w:pPr>
      <w:r w:rsidRPr="009551CD">
        <w:rPr>
          <w:rFonts w:ascii="Calibri" w:cs="Calibri"/>
        </w:rPr>
        <w:t>10.</w:t>
      </w:r>
      <w:r w:rsidRPr="009551CD">
        <w:rPr>
          <w:rFonts w:ascii="Calibri" w:cs="Calibri"/>
        </w:rPr>
        <w:tab/>
        <w:t xml:space="preserve">Mahaffey Kenneth W. </w:t>
      </w:r>
      <w:r w:rsidRPr="009551CD">
        <w:rPr>
          <w:rFonts w:ascii="Calibri" w:cs="Calibri"/>
          <w:i/>
          <w:iCs/>
        </w:rPr>
        <w:t>et al.</w:t>
      </w:r>
      <w:r w:rsidRPr="009551CD">
        <w:rPr>
          <w:rFonts w:ascii="Calibri" w:cs="Calibri"/>
        </w:rPr>
        <w:t xml:space="preserve"> Ticagrelor Compared With Clopidogrel by Geographic Region in the Platelet Inhibition and Patient Outcomes (PLATO) Trial. </w:t>
      </w:r>
      <w:r w:rsidRPr="009551CD">
        <w:rPr>
          <w:rFonts w:ascii="Calibri" w:cs="Calibri"/>
          <w:i/>
          <w:iCs/>
        </w:rPr>
        <w:t>Circulation</w:t>
      </w:r>
      <w:r w:rsidRPr="009551CD">
        <w:rPr>
          <w:rFonts w:ascii="Calibri" w:cs="Calibri"/>
        </w:rPr>
        <w:t xml:space="preserve"> </w:t>
      </w:r>
      <w:r w:rsidRPr="009551CD">
        <w:rPr>
          <w:rFonts w:ascii="Calibri" w:cs="Calibri"/>
          <w:b/>
          <w:bCs/>
        </w:rPr>
        <w:t>124</w:t>
      </w:r>
      <w:r w:rsidRPr="009551CD">
        <w:rPr>
          <w:rFonts w:ascii="Calibri" w:cs="Calibri"/>
        </w:rPr>
        <w:t>, 544–554 (2011).</w:t>
      </w:r>
    </w:p>
    <w:p w14:paraId="472EE17F" w14:textId="77777777" w:rsidR="009551CD" w:rsidRPr="009551CD" w:rsidRDefault="009551CD" w:rsidP="009551CD">
      <w:pPr>
        <w:pStyle w:val="Bibliography"/>
        <w:rPr>
          <w:rFonts w:ascii="Calibri" w:cs="Calibri"/>
        </w:rPr>
      </w:pPr>
      <w:r w:rsidRPr="009551CD">
        <w:rPr>
          <w:rFonts w:ascii="Calibri" w:cs="Calibri"/>
        </w:rPr>
        <w:t>11.</w:t>
      </w:r>
      <w:r w:rsidRPr="009551CD">
        <w:rPr>
          <w:rFonts w:ascii="Calibri" w:cs="Calibri"/>
        </w:rPr>
        <w:tab/>
        <w:t xml:space="preserve">Goto, S., Huang, C.-H., Park, S.-J., Emanuelsson, H. &amp; Kimura, T. Ticagrelor vs. Clopidogrel in Japanese, Korean and Taiwanese Patients With Acute Coronary Syndrome – Randomized, Double-Blind, Phase III PHILO Study –. </w:t>
      </w:r>
      <w:r w:rsidRPr="009551CD">
        <w:rPr>
          <w:rFonts w:ascii="Calibri" w:cs="Calibri"/>
          <w:i/>
          <w:iCs/>
        </w:rPr>
        <w:t>Circ. J.</w:t>
      </w:r>
      <w:r w:rsidRPr="009551CD">
        <w:rPr>
          <w:rFonts w:ascii="Calibri" w:cs="Calibri"/>
        </w:rPr>
        <w:t xml:space="preserve"> </w:t>
      </w:r>
      <w:r w:rsidRPr="009551CD">
        <w:rPr>
          <w:rFonts w:ascii="Calibri" w:cs="Calibri"/>
          <w:b/>
          <w:bCs/>
        </w:rPr>
        <w:t>79</w:t>
      </w:r>
      <w:r w:rsidRPr="009551CD">
        <w:rPr>
          <w:rFonts w:ascii="Calibri" w:cs="Calibri"/>
        </w:rPr>
        <w:t>, 2452–2460 (2015).</w:t>
      </w:r>
    </w:p>
    <w:p w14:paraId="6C8D9F93" w14:textId="77777777" w:rsidR="009551CD" w:rsidRPr="009551CD" w:rsidRDefault="009551CD" w:rsidP="009551CD">
      <w:pPr>
        <w:pStyle w:val="Bibliography"/>
        <w:rPr>
          <w:rFonts w:ascii="Calibri" w:cs="Calibri"/>
        </w:rPr>
      </w:pPr>
      <w:r w:rsidRPr="009551CD">
        <w:rPr>
          <w:rFonts w:ascii="Calibri" w:cs="Calibri"/>
        </w:rPr>
        <w:t>12.</w:t>
      </w:r>
      <w:r w:rsidRPr="009551CD">
        <w:rPr>
          <w:rFonts w:ascii="Calibri" w:cs="Calibri"/>
        </w:rPr>
        <w:tab/>
        <w:t xml:space="preserve">Schuemie, M. J., Hripcsak, G., Ryan, P. B., Madigan, D. &amp; Suchard, M. A. Empirical confidence interval calibration for population-level effect estimation studies in observational healthcare data. </w:t>
      </w:r>
      <w:r w:rsidRPr="009551CD">
        <w:rPr>
          <w:rFonts w:ascii="Calibri" w:cs="Calibri"/>
          <w:i/>
          <w:iCs/>
        </w:rPr>
        <w:t>Proc. Natl. Acad. Sci.</w:t>
      </w:r>
      <w:r w:rsidRPr="009551CD">
        <w:rPr>
          <w:rFonts w:ascii="Calibri" w:cs="Calibri"/>
        </w:rPr>
        <w:t xml:space="preserve"> </w:t>
      </w:r>
      <w:r w:rsidRPr="009551CD">
        <w:rPr>
          <w:rFonts w:ascii="Calibri" w:cs="Calibri"/>
          <w:b/>
          <w:bCs/>
        </w:rPr>
        <w:t>115</w:t>
      </w:r>
      <w:r w:rsidRPr="009551CD">
        <w:rPr>
          <w:rFonts w:ascii="Calibri" w:cs="Calibri"/>
        </w:rPr>
        <w:t>, 2571–2577 (2018).</w:t>
      </w:r>
    </w:p>
    <w:p w14:paraId="102FAD76" w14:textId="77777777" w:rsidR="009551CD" w:rsidRPr="009551CD" w:rsidRDefault="009551CD" w:rsidP="009551CD">
      <w:pPr>
        <w:pStyle w:val="Bibliography"/>
        <w:rPr>
          <w:rFonts w:ascii="Calibri" w:cs="Calibri"/>
        </w:rPr>
      </w:pPr>
      <w:r w:rsidRPr="009551CD">
        <w:rPr>
          <w:rFonts w:ascii="Calibri" w:cs="Calibri"/>
        </w:rPr>
        <w:t>13.</w:t>
      </w:r>
      <w:r w:rsidRPr="009551CD">
        <w:rPr>
          <w:rFonts w:ascii="Calibri" w:cs="Calibri"/>
        </w:rPr>
        <w:tab/>
        <w:t xml:space="preserve">Rassen, J. A. </w:t>
      </w:r>
      <w:r w:rsidRPr="009551CD">
        <w:rPr>
          <w:rFonts w:ascii="Calibri" w:cs="Calibri"/>
          <w:i/>
          <w:iCs/>
        </w:rPr>
        <w:t>et al.</w:t>
      </w:r>
      <w:r w:rsidRPr="009551CD">
        <w:rPr>
          <w:rFonts w:ascii="Calibri" w:cs="Calibri"/>
        </w:rPr>
        <w:t xml:space="preserve"> One-to-many propensity score matching in cohort studies. </w:t>
      </w:r>
      <w:r w:rsidRPr="009551CD">
        <w:rPr>
          <w:rFonts w:ascii="Calibri" w:cs="Calibri"/>
          <w:i/>
          <w:iCs/>
        </w:rPr>
        <w:t>Pharmacoepidemiol. Drug Saf.</w:t>
      </w:r>
      <w:r w:rsidRPr="009551CD">
        <w:rPr>
          <w:rFonts w:ascii="Calibri" w:cs="Calibri"/>
        </w:rPr>
        <w:t xml:space="preserve"> </w:t>
      </w:r>
      <w:r w:rsidRPr="009551CD">
        <w:rPr>
          <w:rFonts w:ascii="Calibri" w:cs="Calibri"/>
          <w:b/>
          <w:bCs/>
        </w:rPr>
        <w:t>21</w:t>
      </w:r>
      <w:r w:rsidRPr="009551CD">
        <w:rPr>
          <w:rFonts w:ascii="Calibri" w:cs="Calibri"/>
        </w:rPr>
        <w:t>, 69–80 (2012).</w:t>
      </w:r>
    </w:p>
    <w:p w14:paraId="101E4071" w14:textId="77777777" w:rsidR="009551CD" w:rsidRPr="009551CD" w:rsidRDefault="009551CD" w:rsidP="009551CD">
      <w:pPr>
        <w:pStyle w:val="Bibliography"/>
        <w:rPr>
          <w:rFonts w:ascii="Calibri" w:cs="Calibri"/>
        </w:rPr>
      </w:pPr>
      <w:r w:rsidRPr="009551CD">
        <w:rPr>
          <w:rFonts w:ascii="Calibri" w:cs="Calibri"/>
        </w:rPr>
        <w:t>14.</w:t>
      </w:r>
      <w:r w:rsidRPr="009551CD">
        <w:rPr>
          <w:rFonts w:ascii="Calibri" w:cs="Calibri"/>
        </w:rPr>
        <w:tab/>
        <w:t xml:space="preserve">D’Ascenzo, F. </w:t>
      </w:r>
      <w:r w:rsidRPr="009551CD">
        <w:rPr>
          <w:rFonts w:ascii="Calibri" w:cs="Calibri"/>
          <w:i/>
          <w:iCs/>
        </w:rPr>
        <w:t>et al.</w:t>
      </w:r>
      <w:r w:rsidRPr="009551CD">
        <w:rPr>
          <w:rFonts w:ascii="Calibri" w:cs="Calibri"/>
        </w:rPr>
        <w:t xml:space="preserve"> Incidence and predictors of bleeding in ACS patients treated with PCI and prasugrel or ticagrelor: An analysis from the RENAMI registry. </w:t>
      </w:r>
      <w:r w:rsidRPr="009551CD">
        <w:rPr>
          <w:rFonts w:ascii="Calibri" w:cs="Calibri"/>
          <w:i/>
          <w:iCs/>
        </w:rPr>
        <w:t>Int. J. Cardiol.</w:t>
      </w:r>
      <w:r w:rsidRPr="009551CD">
        <w:rPr>
          <w:rFonts w:ascii="Calibri" w:cs="Calibri"/>
        </w:rPr>
        <w:t xml:space="preserve"> </w:t>
      </w:r>
      <w:r w:rsidRPr="009551CD">
        <w:rPr>
          <w:rFonts w:ascii="Calibri" w:cs="Calibri"/>
          <w:b/>
          <w:bCs/>
        </w:rPr>
        <w:t>273</w:t>
      </w:r>
      <w:r w:rsidRPr="009551CD">
        <w:rPr>
          <w:rFonts w:ascii="Calibri" w:cs="Calibri"/>
        </w:rPr>
        <w:t>, 29–33 (2018).</w:t>
      </w:r>
    </w:p>
    <w:p w14:paraId="739AE7D8" w14:textId="77777777" w:rsidR="009551CD" w:rsidRPr="009551CD" w:rsidRDefault="009551CD" w:rsidP="009551CD">
      <w:pPr>
        <w:pStyle w:val="Bibliography"/>
        <w:rPr>
          <w:rFonts w:ascii="Calibri" w:cs="Calibri"/>
        </w:rPr>
      </w:pPr>
      <w:r w:rsidRPr="009551CD">
        <w:rPr>
          <w:rFonts w:ascii="Calibri" w:cs="Calibri"/>
        </w:rPr>
        <w:t>15.</w:t>
      </w:r>
      <w:r w:rsidRPr="009551CD">
        <w:rPr>
          <w:rFonts w:ascii="Calibri" w:cs="Calibri"/>
        </w:rPr>
        <w:tab/>
        <w:t xml:space="preserve">Mak, K.-H. </w:t>
      </w:r>
      <w:r w:rsidRPr="009551CD">
        <w:rPr>
          <w:rFonts w:ascii="Calibri" w:cs="Calibri"/>
          <w:i/>
          <w:iCs/>
        </w:rPr>
        <w:t>et al.</w:t>
      </w:r>
      <w:r w:rsidRPr="009551CD">
        <w:rPr>
          <w:rFonts w:ascii="Calibri" w:cs="Calibri"/>
        </w:rPr>
        <w:t xml:space="preserve"> Ethnic variation in adverse cardiovascular outcomes and bleeding complications in the Clopidogrel for High Atherothrombotic Risk and Ischemic Stabilization, Management, and Avoidance (CHARISMA) study. </w:t>
      </w:r>
      <w:r w:rsidRPr="009551CD">
        <w:rPr>
          <w:rFonts w:ascii="Calibri" w:cs="Calibri"/>
          <w:i/>
          <w:iCs/>
        </w:rPr>
        <w:t>Am. Heart J.</w:t>
      </w:r>
      <w:r w:rsidRPr="009551CD">
        <w:rPr>
          <w:rFonts w:ascii="Calibri" w:cs="Calibri"/>
        </w:rPr>
        <w:t xml:space="preserve"> </w:t>
      </w:r>
      <w:r w:rsidRPr="009551CD">
        <w:rPr>
          <w:rFonts w:ascii="Calibri" w:cs="Calibri"/>
          <w:b/>
          <w:bCs/>
        </w:rPr>
        <w:t>157</w:t>
      </w:r>
      <w:r w:rsidRPr="009551CD">
        <w:rPr>
          <w:rFonts w:ascii="Calibri" w:cs="Calibri"/>
        </w:rPr>
        <w:t>, 658–665 (2009).</w:t>
      </w:r>
    </w:p>
    <w:p w14:paraId="18BD3D89" w14:textId="77777777" w:rsidR="009551CD" w:rsidRPr="009551CD" w:rsidRDefault="009551CD" w:rsidP="009551CD">
      <w:pPr>
        <w:pStyle w:val="Bibliography"/>
        <w:rPr>
          <w:rFonts w:ascii="Calibri" w:cs="Calibri"/>
        </w:rPr>
      </w:pPr>
      <w:r w:rsidRPr="009551CD">
        <w:rPr>
          <w:rFonts w:ascii="Calibri" w:cs="Calibri"/>
        </w:rPr>
        <w:t>16.</w:t>
      </w:r>
      <w:r w:rsidRPr="009551CD">
        <w:rPr>
          <w:rFonts w:ascii="Calibri" w:cs="Calibri"/>
        </w:rPr>
        <w:tab/>
        <w:t xml:space="preserve">Schuemie, M. J., Ryan, P. B., DuMouchel, W., Suchard, M. A. &amp; Madigan, D. Interpreting observational studies: why empirical calibration is needed to correct p-values. </w:t>
      </w:r>
      <w:r w:rsidRPr="009551CD">
        <w:rPr>
          <w:rFonts w:ascii="Calibri" w:cs="Calibri"/>
          <w:i/>
          <w:iCs/>
        </w:rPr>
        <w:t>Stat. Med.</w:t>
      </w:r>
      <w:r w:rsidRPr="009551CD">
        <w:rPr>
          <w:rFonts w:ascii="Calibri" w:cs="Calibri"/>
        </w:rPr>
        <w:t xml:space="preserve"> </w:t>
      </w:r>
      <w:r w:rsidRPr="009551CD">
        <w:rPr>
          <w:rFonts w:ascii="Calibri" w:cs="Calibri"/>
          <w:b/>
          <w:bCs/>
        </w:rPr>
        <w:t>33</w:t>
      </w:r>
      <w:r w:rsidRPr="009551CD">
        <w:rPr>
          <w:rFonts w:ascii="Calibri" w:cs="Calibri"/>
        </w:rPr>
        <w:t>, 209–218 (2014).</w:t>
      </w:r>
    </w:p>
    <w:p w14:paraId="05379C57" w14:textId="3B85F9C4" w:rsidR="006D5E44" w:rsidRDefault="00706337" w:rsidP="0062771D">
      <w:pPr>
        <w:spacing w:line="360" w:lineRule="auto"/>
      </w:pPr>
      <w:r>
        <w:fldChar w:fldCharType="end"/>
      </w:r>
    </w:p>
    <w:sectPr w:rsidR="006D5E44"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9436D" w14:textId="77777777" w:rsidR="007B3871" w:rsidRDefault="007B3871" w:rsidP="0074593E">
      <w:pPr>
        <w:spacing w:after="0" w:line="240" w:lineRule="auto"/>
      </w:pPr>
      <w:r>
        <w:separator/>
      </w:r>
    </w:p>
  </w:endnote>
  <w:endnote w:type="continuationSeparator" w:id="0">
    <w:p w14:paraId="4C8D6087" w14:textId="77777777" w:rsidR="007B3871" w:rsidRDefault="007B3871"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Roboto">
    <w:altName w:val="Arial"/>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Segoe UI">
    <w:altName w:val="Sylfaen"/>
    <w:panose1 w:val="020B0604020202020204"/>
    <w:charset w:val="00"/>
    <w:family w:val="auto"/>
    <w:pitch w:val="variable"/>
    <w:sig w:usb0="A00002EF" w:usb1="4000207B" w:usb2="00000000" w:usb3="00000000" w:csb0="FFFFFFFF" w:csb1="00000000"/>
  </w:font>
  <w:font w:name="Helvetica Neue">
    <w:altName w:val="Sylfaen"/>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645E6E" w:rsidRDefault="00645E6E">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DC7FE7" w14:textId="77777777" w:rsidR="007B3871" w:rsidRDefault="007B3871" w:rsidP="0074593E">
      <w:pPr>
        <w:spacing w:after="0" w:line="240" w:lineRule="auto"/>
      </w:pPr>
      <w:r>
        <w:separator/>
      </w:r>
    </w:p>
  </w:footnote>
  <w:footnote w:type="continuationSeparator" w:id="0">
    <w:p w14:paraId="542DFC9E" w14:textId="77777777" w:rsidR="007B3871" w:rsidRDefault="007B3871"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645E6E" w:rsidRDefault="00645E6E">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8A265A"/>
    <w:multiLevelType w:val="hybridMultilevel"/>
    <w:tmpl w:val="1F568D12"/>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2317D9"/>
    <w:multiLevelType w:val="hybridMultilevel"/>
    <w:tmpl w:val="1CBE06B8"/>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25ADA"/>
    <w:multiLevelType w:val="hybridMultilevel"/>
    <w:tmpl w:val="6C7EBEA0"/>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13"/>
  </w:num>
  <w:num w:numId="4">
    <w:abstractNumId w:val="11"/>
  </w:num>
  <w:num w:numId="5">
    <w:abstractNumId w:val="0"/>
  </w:num>
  <w:num w:numId="6">
    <w:abstractNumId w:val="15"/>
  </w:num>
  <w:num w:numId="7">
    <w:abstractNumId w:val="16"/>
  </w:num>
  <w:num w:numId="8">
    <w:abstractNumId w:val="8"/>
  </w:num>
  <w:num w:numId="9">
    <w:abstractNumId w:val="1"/>
  </w:num>
  <w:num w:numId="10">
    <w:abstractNumId w:val="3"/>
  </w:num>
  <w:num w:numId="11">
    <w:abstractNumId w:val="9"/>
  </w:num>
  <w:num w:numId="12">
    <w:abstractNumId w:val="4"/>
  </w:num>
  <w:num w:numId="13">
    <w:abstractNumId w:val="7"/>
  </w:num>
  <w:num w:numId="14">
    <w:abstractNumId w:val="12"/>
  </w:num>
  <w:num w:numId="15">
    <w:abstractNumId w:val="5"/>
  </w:num>
  <w:num w:numId="16">
    <w:abstractNumId w:val="2"/>
  </w:num>
  <w:num w:numId="17">
    <w:abstractNumId w:val="22"/>
  </w:num>
  <w:num w:numId="18">
    <w:abstractNumId w:val="18"/>
  </w:num>
  <w:num w:numId="19">
    <w:abstractNumId w:val="6"/>
  </w:num>
  <w:num w:numId="20">
    <w:abstractNumId w:val="19"/>
  </w:num>
  <w:num w:numId="21">
    <w:abstractNumId w:val="21"/>
  </w:num>
  <w:num w:numId="22">
    <w:abstractNumId w:val="20"/>
  </w:num>
  <w:num w:numId="23">
    <w:abstractNumId w:val="1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0F02"/>
    <w:rsid w:val="00024BAA"/>
    <w:rsid w:val="00030572"/>
    <w:rsid w:val="00042F69"/>
    <w:rsid w:val="00043224"/>
    <w:rsid w:val="0004773C"/>
    <w:rsid w:val="00051302"/>
    <w:rsid w:val="0005500D"/>
    <w:rsid w:val="00056480"/>
    <w:rsid w:val="0006023B"/>
    <w:rsid w:val="0006129D"/>
    <w:rsid w:val="0006204B"/>
    <w:rsid w:val="00064DE3"/>
    <w:rsid w:val="00067659"/>
    <w:rsid w:val="0007323D"/>
    <w:rsid w:val="000741F5"/>
    <w:rsid w:val="000820C2"/>
    <w:rsid w:val="00082D4F"/>
    <w:rsid w:val="00083FF3"/>
    <w:rsid w:val="00091B3E"/>
    <w:rsid w:val="0009249C"/>
    <w:rsid w:val="0009329C"/>
    <w:rsid w:val="00094171"/>
    <w:rsid w:val="000A0FEC"/>
    <w:rsid w:val="000A44DF"/>
    <w:rsid w:val="000B416F"/>
    <w:rsid w:val="000C59CF"/>
    <w:rsid w:val="000C5F53"/>
    <w:rsid w:val="000D46CF"/>
    <w:rsid w:val="000D6FC8"/>
    <w:rsid w:val="000E1A06"/>
    <w:rsid w:val="000E2BC2"/>
    <w:rsid w:val="000E4F1A"/>
    <w:rsid w:val="000E637A"/>
    <w:rsid w:val="000F0CE6"/>
    <w:rsid w:val="000F16AC"/>
    <w:rsid w:val="001012D0"/>
    <w:rsid w:val="00106CBC"/>
    <w:rsid w:val="001075FA"/>
    <w:rsid w:val="001078E6"/>
    <w:rsid w:val="001105E8"/>
    <w:rsid w:val="00111C23"/>
    <w:rsid w:val="00112C4C"/>
    <w:rsid w:val="00121440"/>
    <w:rsid w:val="00124943"/>
    <w:rsid w:val="001430B5"/>
    <w:rsid w:val="00153673"/>
    <w:rsid w:val="001542F2"/>
    <w:rsid w:val="00157C17"/>
    <w:rsid w:val="00157F8D"/>
    <w:rsid w:val="00162BA0"/>
    <w:rsid w:val="00166B9B"/>
    <w:rsid w:val="00167004"/>
    <w:rsid w:val="00176A9A"/>
    <w:rsid w:val="00180C7D"/>
    <w:rsid w:val="00180D6B"/>
    <w:rsid w:val="001846CB"/>
    <w:rsid w:val="00184A2F"/>
    <w:rsid w:val="001A291F"/>
    <w:rsid w:val="001A4A28"/>
    <w:rsid w:val="001C06B0"/>
    <w:rsid w:val="001C6EF1"/>
    <w:rsid w:val="001D1EA9"/>
    <w:rsid w:val="001D2E89"/>
    <w:rsid w:val="001D7368"/>
    <w:rsid w:val="001E1169"/>
    <w:rsid w:val="001E1EF6"/>
    <w:rsid w:val="001E3220"/>
    <w:rsid w:val="001E5B62"/>
    <w:rsid w:val="001F1712"/>
    <w:rsid w:val="00204413"/>
    <w:rsid w:val="00205E40"/>
    <w:rsid w:val="00213CF5"/>
    <w:rsid w:val="00213E80"/>
    <w:rsid w:val="00213F40"/>
    <w:rsid w:val="00217089"/>
    <w:rsid w:val="002221E8"/>
    <w:rsid w:val="002261ED"/>
    <w:rsid w:val="00226DD5"/>
    <w:rsid w:val="002406D5"/>
    <w:rsid w:val="00240C40"/>
    <w:rsid w:val="0024120F"/>
    <w:rsid w:val="00251097"/>
    <w:rsid w:val="00251647"/>
    <w:rsid w:val="00254B76"/>
    <w:rsid w:val="002610B2"/>
    <w:rsid w:val="0026480A"/>
    <w:rsid w:val="00266E89"/>
    <w:rsid w:val="00283B70"/>
    <w:rsid w:val="002842D9"/>
    <w:rsid w:val="00284F94"/>
    <w:rsid w:val="00290637"/>
    <w:rsid w:val="00292F94"/>
    <w:rsid w:val="002A5323"/>
    <w:rsid w:val="002B25DE"/>
    <w:rsid w:val="002B2C62"/>
    <w:rsid w:val="002B6846"/>
    <w:rsid w:val="002C1203"/>
    <w:rsid w:val="002C6E95"/>
    <w:rsid w:val="002C7801"/>
    <w:rsid w:val="002D2403"/>
    <w:rsid w:val="002D6E10"/>
    <w:rsid w:val="002E38B8"/>
    <w:rsid w:val="002E5446"/>
    <w:rsid w:val="002E5F31"/>
    <w:rsid w:val="002E7FF9"/>
    <w:rsid w:val="002F308A"/>
    <w:rsid w:val="00300ED7"/>
    <w:rsid w:val="00301C31"/>
    <w:rsid w:val="003029C0"/>
    <w:rsid w:val="003322DA"/>
    <w:rsid w:val="00332E9D"/>
    <w:rsid w:val="003374CF"/>
    <w:rsid w:val="00342A5C"/>
    <w:rsid w:val="003463E1"/>
    <w:rsid w:val="00346FF3"/>
    <w:rsid w:val="0035094B"/>
    <w:rsid w:val="00354C2C"/>
    <w:rsid w:val="003641BC"/>
    <w:rsid w:val="00364646"/>
    <w:rsid w:val="003654C3"/>
    <w:rsid w:val="0037436A"/>
    <w:rsid w:val="00376F03"/>
    <w:rsid w:val="00380A8A"/>
    <w:rsid w:val="00381412"/>
    <w:rsid w:val="003815F9"/>
    <w:rsid w:val="00396739"/>
    <w:rsid w:val="003A3F1C"/>
    <w:rsid w:val="003A48BF"/>
    <w:rsid w:val="003A7244"/>
    <w:rsid w:val="003C673A"/>
    <w:rsid w:val="003C6E46"/>
    <w:rsid w:val="003D317B"/>
    <w:rsid w:val="003E153B"/>
    <w:rsid w:val="003E2970"/>
    <w:rsid w:val="003E41DD"/>
    <w:rsid w:val="003E7DD0"/>
    <w:rsid w:val="003F2A9A"/>
    <w:rsid w:val="003F5091"/>
    <w:rsid w:val="003F63CA"/>
    <w:rsid w:val="00401126"/>
    <w:rsid w:val="0040297A"/>
    <w:rsid w:val="00410363"/>
    <w:rsid w:val="004126C8"/>
    <w:rsid w:val="00413DAC"/>
    <w:rsid w:val="00414EDA"/>
    <w:rsid w:val="00415406"/>
    <w:rsid w:val="00417EEE"/>
    <w:rsid w:val="004227AE"/>
    <w:rsid w:val="00423CDE"/>
    <w:rsid w:val="00431DA7"/>
    <w:rsid w:val="004362E5"/>
    <w:rsid w:val="00444A4E"/>
    <w:rsid w:val="00450F15"/>
    <w:rsid w:val="0045184F"/>
    <w:rsid w:val="0045606F"/>
    <w:rsid w:val="004635F0"/>
    <w:rsid w:val="00472842"/>
    <w:rsid w:val="004878E3"/>
    <w:rsid w:val="00487E41"/>
    <w:rsid w:val="00487F21"/>
    <w:rsid w:val="0049270D"/>
    <w:rsid w:val="00492972"/>
    <w:rsid w:val="00493B8D"/>
    <w:rsid w:val="00497DA6"/>
    <w:rsid w:val="004A394D"/>
    <w:rsid w:val="004A4CFD"/>
    <w:rsid w:val="004A55E0"/>
    <w:rsid w:val="004A5EC3"/>
    <w:rsid w:val="004B3862"/>
    <w:rsid w:val="004B444E"/>
    <w:rsid w:val="004B73CA"/>
    <w:rsid w:val="004C12E6"/>
    <w:rsid w:val="004C2A2F"/>
    <w:rsid w:val="004C74C9"/>
    <w:rsid w:val="004D43F5"/>
    <w:rsid w:val="004F2115"/>
    <w:rsid w:val="00501A52"/>
    <w:rsid w:val="00505BF8"/>
    <w:rsid w:val="00505F97"/>
    <w:rsid w:val="00506BC6"/>
    <w:rsid w:val="00514724"/>
    <w:rsid w:val="0051667F"/>
    <w:rsid w:val="005167E9"/>
    <w:rsid w:val="00536FE0"/>
    <w:rsid w:val="00540AD6"/>
    <w:rsid w:val="00540E85"/>
    <w:rsid w:val="005418E7"/>
    <w:rsid w:val="005446CD"/>
    <w:rsid w:val="00554190"/>
    <w:rsid w:val="00557FA2"/>
    <w:rsid w:val="005606AB"/>
    <w:rsid w:val="0056214D"/>
    <w:rsid w:val="00564282"/>
    <w:rsid w:val="005670FD"/>
    <w:rsid w:val="00567842"/>
    <w:rsid w:val="00571F4A"/>
    <w:rsid w:val="00572CF7"/>
    <w:rsid w:val="00572D03"/>
    <w:rsid w:val="00576419"/>
    <w:rsid w:val="005766BB"/>
    <w:rsid w:val="00582561"/>
    <w:rsid w:val="005829E1"/>
    <w:rsid w:val="00584075"/>
    <w:rsid w:val="00584545"/>
    <w:rsid w:val="00585660"/>
    <w:rsid w:val="00586E44"/>
    <w:rsid w:val="00587B7A"/>
    <w:rsid w:val="0059177A"/>
    <w:rsid w:val="00596A0E"/>
    <w:rsid w:val="005A1E9A"/>
    <w:rsid w:val="005A24D9"/>
    <w:rsid w:val="005A4F8C"/>
    <w:rsid w:val="005B15B0"/>
    <w:rsid w:val="005B1DB3"/>
    <w:rsid w:val="005B4230"/>
    <w:rsid w:val="005B78B9"/>
    <w:rsid w:val="005C0D00"/>
    <w:rsid w:val="005C209F"/>
    <w:rsid w:val="005C59C9"/>
    <w:rsid w:val="005C607D"/>
    <w:rsid w:val="005C6C82"/>
    <w:rsid w:val="005D02C1"/>
    <w:rsid w:val="005D03C2"/>
    <w:rsid w:val="005D07C6"/>
    <w:rsid w:val="005D4B29"/>
    <w:rsid w:val="005E354C"/>
    <w:rsid w:val="005E614C"/>
    <w:rsid w:val="005F40A5"/>
    <w:rsid w:val="005F4BB2"/>
    <w:rsid w:val="0060380A"/>
    <w:rsid w:val="0061199C"/>
    <w:rsid w:val="00617901"/>
    <w:rsid w:val="0062116D"/>
    <w:rsid w:val="00621E7B"/>
    <w:rsid w:val="00624FC5"/>
    <w:rsid w:val="00625C50"/>
    <w:rsid w:val="0062771D"/>
    <w:rsid w:val="006326E8"/>
    <w:rsid w:val="0063274C"/>
    <w:rsid w:val="00636F2A"/>
    <w:rsid w:val="00640D6C"/>
    <w:rsid w:val="00644B56"/>
    <w:rsid w:val="00645E6E"/>
    <w:rsid w:val="00647841"/>
    <w:rsid w:val="00650E43"/>
    <w:rsid w:val="00653B4E"/>
    <w:rsid w:val="00654A51"/>
    <w:rsid w:val="006602A7"/>
    <w:rsid w:val="006607D7"/>
    <w:rsid w:val="0066103F"/>
    <w:rsid w:val="00666E3E"/>
    <w:rsid w:val="00667496"/>
    <w:rsid w:val="00676503"/>
    <w:rsid w:val="00677664"/>
    <w:rsid w:val="00677D35"/>
    <w:rsid w:val="006808A2"/>
    <w:rsid w:val="006810E2"/>
    <w:rsid w:val="0068145E"/>
    <w:rsid w:val="0068303C"/>
    <w:rsid w:val="00684181"/>
    <w:rsid w:val="006852B4"/>
    <w:rsid w:val="006856EF"/>
    <w:rsid w:val="00686884"/>
    <w:rsid w:val="00695FCE"/>
    <w:rsid w:val="006A5B28"/>
    <w:rsid w:val="006B325F"/>
    <w:rsid w:val="006B6A9A"/>
    <w:rsid w:val="006C33E0"/>
    <w:rsid w:val="006C3F33"/>
    <w:rsid w:val="006D1E30"/>
    <w:rsid w:val="006D3346"/>
    <w:rsid w:val="006D5E44"/>
    <w:rsid w:val="006E36A5"/>
    <w:rsid w:val="006E50F5"/>
    <w:rsid w:val="006F70F8"/>
    <w:rsid w:val="0070266B"/>
    <w:rsid w:val="00706337"/>
    <w:rsid w:val="00706740"/>
    <w:rsid w:val="00706CDE"/>
    <w:rsid w:val="0071036B"/>
    <w:rsid w:val="0071318F"/>
    <w:rsid w:val="00713641"/>
    <w:rsid w:val="0071403A"/>
    <w:rsid w:val="0071742D"/>
    <w:rsid w:val="00717F97"/>
    <w:rsid w:val="00721AD6"/>
    <w:rsid w:val="0072249B"/>
    <w:rsid w:val="00733F09"/>
    <w:rsid w:val="00737CC0"/>
    <w:rsid w:val="00744E55"/>
    <w:rsid w:val="0074593E"/>
    <w:rsid w:val="00746FAA"/>
    <w:rsid w:val="007504C9"/>
    <w:rsid w:val="00753386"/>
    <w:rsid w:val="00755FAB"/>
    <w:rsid w:val="00757B6E"/>
    <w:rsid w:val="007629C6"/>
    <w:rsid w:val="00764EEB"/>
    <w:rsid w:val="00773064"/>
    <w:rsid w:val="007739E7"/>
    <w:rsid w:val="00782C24"/>
    <w:rsid w:val="00787DE7"/>
    <w:rsid w:val="007A3783"/>
    <w:rsid w:val="007B09E2"/>
    <w:rsid w:val="007B1013"/>
    <w:rsid w:val="007B3871"/>
    <w:rsid w:val="007B7DE4"/>
    <w:rsid w:val="007E75ED"/>
    <w:rsid w:val="007F34FD"/>
    <w:rsid w:val="007F6A8B"/>
    <w:rsid w:val="00801CCF"/>
    <w:rsid w:val="00815E60"/>
    <w:rsid w:val="008232F6"/>
    <w:rsid w:val="0082494C"/>
    <w:rsid w:val="008267B0"/>
    <w:rsid w:val="00832CB5"/>
    <w:rsid w:val="008347AE"/>
    <w:rsid w:val="008449DA"/>
    <w:rsid w:val="00845040"/>
    <w:rsid w:val="008478AE"/>
    <w:rsid w:val="00851A7E"/>
    <w:rsid w:val="00852545"/>
    <w:rsid w:val="00860A92"/>
    <w:rsid w:val="00873736"/>
    <w:rsid w:val="00874C00"/>
    <w:rsid w:val="008762D1"/>
    <w:rsid w:val="00876FB9"/>
    <w:rsid w:val="00881883"/>
    <w:rsid w:val="00886B20"/>
    <w:rsid w:val="00890410"/>
    <w:rsid w:val="008A20CE"/>
    <w:rsid w:val="008B5863"/>
    <w:rsid w:val="008C3E64"/>
    <w:rsid w:val="008D3D46"/>
    <w:rsid w:val="008D46BB"/>
    <w:rsid w:val="008E01C2"/>
    <w:rsid w:val="008E2210"/>
    <w:rsid w:val="008E259A"/>
    <w:rsid w:val="008F127C"/>
    <w:rsid w:val="008F7E4B"/>
    <w:rsid w:val="00902440"/>
    <w:rsid w:val="00902F83"/>
    <w:rsid w:val="0090464E"/>
    <w:rsid w:val="00912EC1"/>
    <w:rsid w:val="00921905"/>
    <w:rsid w:val="009229B3"/>
    <w:rsid w:val="009243CA"/>
    <w:rsid w:val="0092461C"/>
    <w:rsid w:val="009318A3"/>
    <w:rsid w:val="00932059"/>
    <w:rsid w:val="0093284F"/>
    <w:rsid w:val="00940D84"/>
    <w:rsid w:val="0094199E"/>
    <w:rsid w:val="00951B1F"/>
    <w:rsid w:val="009523EF"/>
    <w:rsid w:val="0095254B"/>
    <w:rsid w:val="00952601"/>
    <w:rsid w:val="009551CD"/>
    <w:rsid w:val="00957376"/>
    <w:rsid w:val="00961DED"/>
    <w:rsid w:val="009652F8"/>
    <w:rsid w:val="00965830"/>
    <w:rsid w:val="0097506C"/>
    <w:rsid w:val="009761D5"/>
    <w:rsid w:val="0097632D"/>
    <w:rsid w:val="009821FA"/>
    <w:rsid w:val="009831D6"/>
    <w:rsid w:val="009859E6"/>
    <w:rsid w:val="009955E4"/>
    <w:rsid w:val="009962D2"/>
    <w:rsid w:val="009A2631"/>
    <w:rsid w:val="009A58F4"/>
    <w:rsid w:val="009A72C2"/>
    <w:rsid w:val="009B5589"/>
    <w:rsid w:val="009C2B13"/>
    <w:rsid w:val="009C7230"/>
    <w:rsid w:val="009D029E"/>
    <w:rsid w:val="009D100D"/>
    <w:rsid w:val="009D45C8"/>
    <w:rsid w:val="009D4796"/>
    <w:rsid w:val="009D7181"/>
    <w:rsid w:val="009E1D60"/>
    <w:rsid w:val="009E3CCD"/>
    <w:rsid w:val="009E4907"/>
    <w:rsid w:val="009F19A8"/>
    <w:rsid w:val="00A01683"/>
    <w:rsid w:val="00A01D39"/>
    <w:rsid w:val="00A01E4C"/>
    <w:rsid w:val="00A01EEA"/>
    <w:rsid w:val="00A05607"/>
    <w:rsid w:val="00A05DFF"/>
    <w:rsid w:val="00A0722D"/>
    <w:rsid w:val="00A134F3"/>
    <w:rsid w:val="00A176EE"/>
    <w:rsid w:val="00A201D8"/>
    <w:rsid w:val="00A21D49"/>
    <w:rsid w:val="00A26520"/>
    <w:rsid w:val="00A273EE"/>
    <w:rsid w:val="00A4049A"/>
    <w:rsid w:val="00A40668"/>
    <w:rsid w:val="00A42B5A"/>
    <w:rsid w:val="00A431E4"/>
    <w:rsid w:val="00A51784"/>
    <w:rsid w:val="00A52232"/>
    <w:rsid w:val="00A57501"/>
    <w:rsid w:val="00A60413"/>
    <w:rsid w:val="00A65279"/>
    <w:rsid w:val="00A65697"/>
    <w:rsid w:val="00A66531"/>
    <w:rsid w:val="00A711D8"/>
    <w:rsid w:val="00A71A73"/>
    <w:rsid w:val="00A75406"/>
    <w:rsid w:val="00A7574F"/>
    <w:rsid w:val="00A76763"/>
    <w:rsid w:val="00A8384D"/>
    <w:rsid w:val="00A851C8"/>
    <w:rsid w:val="00A9089F"/>
    <w:rsid w:val="00A90C5A"/>
    <w:rsid w:val="00AA2B7A"/>
    <w:rsid w:val="00AA7C3C"/>
    <w:rsid w:val="00AB252D"/>
    <w:rsid w:val="00AB5BCB"/>
    <w:rsid w:val="00AC18A8"/>
    <w:rsid w:val="00AC7D21"/>
    <w:rsid w:val="00AD3A0C"/>
    <w:rsid w:val="00AD5BC9"/>
    <w:rsid w:val="00AD61A7"/>
    <w:rsid w:val="00AD757C"/>
    <w:rsid w:val="00AE0213"/>
    <w:rsid w:val="00AE0BC0"/>
    <w:rsid w:val="00AE518E"/>
    <w:rsid w:val="00AE6A05"/>
    <w:rsid w:val="00AF0580"/>
    <w:rsid w:val="00AF2682"/>
    <w:rsid w:val="00AF3F3E"/>
    <w:rsid w:val="00B008C2"/>
    <w:rsid w:val="00B00987"/>
    <w:rsid w:val="00B01E5F"/>
    <w:rsid w:val="00B0317C"/>
    <w:rsid w:val="00B0550F"/>
    <w:rsid w:val="00B10D0B"/>
    <w:rsid w:val="00B11D82"/>
    <w:rsid w:val="00B143E4"/>
    <w:rsid w:val="00B14DDC"/>
    <w:rsid w:val="00B15EDA"/>
    <w:rsid w:val="00B20BD3"/>
    <w:rsid w:val="00B35379"/>
    <w:rsid w:val="00B46B1E"/>
    <w:rsid w:val="00B5097D"/>
    <w:rsid w:val="00B620A2"/>
    <w:rsid w:val="00B65A8B"/>
    <w:rsid w:val="00B70E7F"/>
    <w:rsid w:val="00B73EF1"/>
    <w:rsid w:val="00B73FB8"/>
    <w:rsid w:val="00B746D7"/>
    <w:rsid w:val="00B90378"/>
    <w:rsid w:val="00B92C3E"/>
    <w:rsid w:val="00B93DB8"/>
    <w:rsid w:val="00B95E03"/>
    <w:rsid w:val="00BB1928"/>
    <w:rsid w:val="00BB6C16"/>
    <w:rsid w:val="00BC555E"/>
    <w:rsid w:val="00BC66AC"/>
    <w:rsid w:val="00BD061A"/>
    <w:rsid w:val="00BD1C3F"/>
    <w:rsid w:val="00BD4B6B"/>
    <w:rsid w:val="00BD6715"/>
    <w:rsid w:val="00BE41A2"/>
    <w:rsid w:val="00BE5778"/>
    <w:rsid w:val="00BE5C8C"/>
    <w:rsid w:val="00BE73A5"/>
    <w:rsid w:val="00BF4D58"/>
    <w:rsid w:val="00C045BC"/>
    <w:rsid w:val="00C109DD"/>
    <w:rsid w:val="00C114EC"/>
    <w:rsid w:val="00C16C49"/>
    <w:rsid w:val="00C33D4B"/>
    <w:rsid w:val="00C33D55"/>
    <w:rsid w:val="00C34318"/>
    <w:rsid w:val="00C347BF"/>
    <w:rsid w:val="00C363B4"/>
    <w:rsid w:val="00C42E44"/>
    <w:rsid w:val="00C46455"/>
    <w:rsid w:val="00C50102"/>
    <w:rsid w:val="00C50FDB"/>
    <w:rsid w:val="00C51C99"/>
    <w:rsid w:val="00C559A6"/>
    <w:rsid w:val="00C570B9"/>
    <w:rsid w:val="00C63169"/>
    <w:rsid w:val="00C77CAF"/>
    <w:rsid w:val="00C80C79"/>
    <w:rsid w:val="00C84A62"/>
    <w:rsid w:val="00C84B89"/>
    <w:rsid w:val="00CA21CE"/>
    <w:rsid w:val="00CA383E"/>
    <w:rsid w:val="00CB1F6C"/>
    <w:rsid w:val="00CB5628"/>
    <w:rsid w:val="00CB62E4"/>
    <w:rsid w:val="00CC0B47"/>
    <w:rsid w:val="00CC1D4C"/>
    <w:rsid w:val="00CC1D4D"/>
    <w:rsid w:val="00CD2B4A"/>
    <w:rsid w:val="00CD3BC1"/>
    <w:rsid w:val="00CD4EAF"/>
    <w:rsid w:val="00CE669E"/>
    <w:rsid w:val="00CF2E19"/>
    <w:rsid w:val="00CF681F"/>
    <w:rsid w:val="00D060EC"/>
    <w:rsid w:val="00D06406"/>
    <w:rsid w:val="00D10C3F"/>
    <w:rsid w:val="00D1412F"/>
    <w:rsid w:val="00D1584C"/>
    <w:rsid w:val="00D16BB4"/>
    <w:rsid w:val="00D21BF3"/>
    <w:rsid w:val="00D23A5D"/>
    <w:rsid w:val="00D27351"/>
    <w:rsid w:val="00D33B3F"/>
    <w:rsid w:val="00D4325D"/>
    <w:rsid w:val="00D443E4"/>
    <w:rsid w:val="00D46B01"/>
    <w:rsid w:val="00D50EB1"/>
    <w:rsid w:val="00D5347A"/>
    <w:rsid w:val="00D610FF"/>
    <w:rsid w:val="00D66604"/>
    <w:rsid w:val="00D707F4"/>
    <w:rsid w:val="00D733A1"/>
    <w:rsid w:val="00D74740"/>
    <w:rsid w:val="00D757C9"/>
    <w:rsid w:val="00D87DC1"/>
    <w:rsid w:val="00DA11C4"/>
    <w:rsid w:val="00DA136C"/>
    <w:rsid w:val="00DA5BC8"/>
    <w:rsid w:val="00DA6923"/>
    <w:rsid w:val="00DB060F"/>
    <w:rsid w:val="00DB494B"/>
    <w:rsid w:val="00DB5201"/>
    <w:rsid w:val="00DC14EF"/>
    <w:rsid w:val="00DF07EE"/>
    <w:rsid w:val="00DF6BC7"/>
    <w:rsid w:val="00E01F56"/>
    <w:rsid w:val="00E04705"/>
    <w:rsid w:val="00E13C4E"/>
    <w:rsid w:val="00E15776"/>
    <w:rsid w:val="00E2006F"/>
    <w:rsid w:val="00E25E4C"/>
    <w:rsid w:val="00E27704"/>
    <w:rsid w:val="00E31C72"/>
    <w:rsid w:val="00E321CF"/>
    <w:rsid w:val="00E33DB6"/>
    <w:rsid w:val="00E35937"/>
    <w:rsid w:val="00E36432"/>
    <w:rsid w:val="00E40B10"/>
    <w:rsid w:val="00E511A6"/>
    <w:rsid w:val="00E5549E"/>
    <w:rsid w:val="00E5611D"/>
    <w:rsid w:val="00E61242"/>
    <w:rsid w:val="00E6555A"/>
    <w:rsid w:val="00E7012A"/>
    <w:rsid w:val="00E70AC8"/>
    <w:rsid w:val="00E74D7E"/>
    <w:rsid w:val="00E774FE"/>
    <w:rsid w:val="00E8643B"/>
    <w:rsid w:val="00E9416A"/>
    <w:rsid w:val="00E946A9"/>
    <w:rsid w:val="00EA3A77"/>
    <w:rsid w:val="00EA5E71"/>
    <w:rsid w:val="00EA6E35"/>
    <w:rsid w:val="00EC6819"/>
    <w:rsid w:val="00ED5C5A"/>
    <w:rsid w:val="00EE379E"/>
    <w:rsid w:val="00EE506E"/>
    <w:rsid w:val="00EE73B8"/>
    <w:rsid w:val="00EF05FD"/>
    <w:rsid w:val="00EF0FFF"/>
    <w:rsid w:val="00EF3BDA"/>
    <w:rsid w:val="00EF4EDE"/>
    <w:rsid w:val="00EF55EB"/>
    <w:rsid w:val="00EF774F"/>
    <w:rsid w:val="00F03C01"/>
    <w:rsid w:val="00F05D4D"/>
    <w:rsid w:val="00F061B7"/>
    <w:rsid w:val="00F13993"/>
    <w:rsid w:val="00F20F0A"/>
    <w:rsid w:val="00F21F69"/>
    <w:rsid w:val="00F2745F"/>
    <w:rsid w:val="00F3357B"/>
    <w:rsid w:val="00F341F8"/>
    <w:rsid w:val="00F34920"/>
    <w:rsid w:val="00F36BDD"/>
    <w:rsid w:val="00F37716"/>
    <w:rsid w:val="00F42E2E"/>
    <w:rsid w:val="00F46162"/>
    <w:rsid w:val="00F500CC"/>
    <w:rsid w:val="00F50DCE"/>
    <w:rsid w:val="00F51C1E"/>
    <w:rsid w:val="00F5206A"/>
    <w:rsid w:val="00F56947"/>
    <w:rsid w:val="00F579FE"/>
    <w:rsid w:val="00F610C6"/>
    <w:rsid w:val="00F65DCD"/>
    <w:rsid w:val="00F6691B"/>
    <w:rsid w:val="00F7418F"/>
    <w:rsid w:val="00F7777B"/>
    <w:rsid w:val="00F8345D"/>
    <w:rsid w:val="00F83B19"/>
    <w:rsid w:val="00F86DF6"/>
    <w:rsid w:val="00F874C4"/>
    <w:rsid w:val="00F94562"/>
    <w:rsid w:val="00F951AA"/>
    <w:rsid w:val="00F97758"/>
    <w:rsid w:val="00FA1014"/>
    <w:rsid w:val="00FA1B4A"/>
    <w:rsid w:val="00FA2828"/>
    <w:rsid w:val="00FA320A"/>
    <w:rsid w:val="00FB3968"/>
    <w:rsid w:val="00FB4205"/>
    <w:rsid w:val="00FC169C"/>
    <w:rsid w:val="00FC1CC2"/>
    <w:rsid w:val="00FC4420"/>
    <w:rsid w:val="00FC47D9"/>
    <w:rsid w:val="00FC72EE"/>
    <w:rsid w:val="00FD16EC"/>
    <w:rsid w:val="00FE254B"/>
    <w:rsid w:val="00FE2F14"/>
    <w:rsid w:val="00FE4BD2"/>
    <w:rsid w:val="00FE53A1"/>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384"/>
      </w:tabs>
      <w:spacing w:after="0" w:line="480" w:lineRule="auto"/>
      <w:ind w:left="384" w:hanging="38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065212-ED7E-7045-B9BE-0BB1D6930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22</Pages>
  <Words>14419</Words>
  <Characters>82189</Characters>
  <Application>Microsoft Office Word</Application>
  <DocSecurity>0</DocSecurity>
  <Lines>684</Lines>
  <Paragraphs>19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9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114</cp:revision>
  <dcterms:created xsi:type="dcterms:W3CDTF">2019-02-27T09:48:00Z</dcterms:created>
  <dcterms:modified xsi:type="dcterms:W3CDTF">2019-03-03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lRkjEz7"/&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